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2423318E"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7231CE">
        <w:rPr>
          <w:rFonts w:ascii="Times New Roman" w:hAnsi="Times New Roman" w:cs="Times New Roman"/>
          <w:b/>
          <w:bCs/>
        </w:rPr>
        <w:t>June 6,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 xml:space="preserve">Sean </w:t>
            </w:r>
            <w:proofErr w:type="spellStart"/>
            <w:r w:rsidRPr="00A26F7F">
              <w:rPr>
                <w:rFonts w:ascii="Times New Roman" w:hAnsi="Times New Roman" w:cs="Times New Roman"/>
                <w:bCs/>
                <w:sz w:val="32"/>
              </w:rPr>
              <w:t>Bechhofer</w:t>
            </w:r>
            <w:proofErr w:type="spellEnd"/>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778706CC" w14:textId="77777777" w:rsidR="003B7B36"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3B7B36">
            <w:rPr>
              <w:noProof/>
            </w:rPr>
            <w:t>LIST OF FIGURES</w:t>
          </w:r>
          <w:r w:rsidR="003B7B36">
            <w:rPr>
              <w:noProof/>
            </w:rPr>
            <w:tab/>
          </w:r>
          <w:r w:rsidR="003B7B36">
            <w:rPr>
              <w:noProof/>
            </w:rPr>
            <w:fldChar w:fldCharType="begin"/>
          </w:r>
          <w:r w:rsidR="003B7B36">
            <w:rPr>
              <w:noProof/>
            </w:rPr>
            <w:instrText xml:space="preserve"> PAGEREF _Toc261267439 \h </w:instrText>
          </w:r>
          <w:r w:rsidR="003B7B36">
            <w:rPr>
              <w:noProof/>
            </w:rPr>
          </w:r>
          <w:r w:rsidR="003B7B36">
            <w:rPr>
              <w:noProof/>
            </w:rPr>
            <w:fldChar w:fldCharType="separate"/>
          </w:r>
          <w:r w:rsidR="006E1131">
            <w:rPr>
              <w:noProof/>
            </w:rPr>
            <w:t>2</w:t>
          </w:r>
          <w:r w:rsidR="003B7B36">
            <w:rPr>
              <w:noProof/>
            </w:rPr>
            <w:fldChar w:fldCharType="end"/>
          </w:r>
        </w:p>
        <w:p w14:paraId="121CB06E" w14:textId="77777777" w:rsidR="003B7B36" w:rsidRDefault="003B7B36">
          <w:pPr>
            <w:pStyle w:val="TOC1"/>
            <w:rPr>
              <w:b w:val="0"/>
              <w:noProof/>
              <w:lang w:eastAsia="ja-JP"/>
            </w:rPr>
          </w:pPr>
          <w:r>
            <w:rPr>
              <w:noProof/>
            </w:rPr>
            <w:t>LIST OF TABLES</w:t>
          </w:r>
          <w:r>
            <w:rPr>
              <w:noProof/>
            </w:rPr>
            <w:tab/>
          </w:r>
          <w:r>
            <w:rPr>
              <w:noProof/>
            </w:rPr>
            <w:fldChar w:fldCharType="begin"/>
          </w:r>
          <w:r>
            <w:rPr>
              <w:noProof/>
            </w:rPr>
            <w:instrText xml:space="preserve"> PAGEREF _Toc261267440 \h </w:instrText>
          </w:r>
          <w:r>
            <w:rPr>
              <w:noProof/>
            </w:rPr>
          </w:r>
          <w:r>
            <w:rPr>
              <w:noProof/>
            </w:rPr>
            <w:fldChar w:fldCharType="separate"/>
          </w:r>
          <w:r w:rsidR="006E1131">
            <w:rPr>
              <w:noProof/>
            </w:rPr>
            <w:t>3</w:t>
          </w:r>
          <w:r>
            <w:rPr>
              <w:noProof/>
            </w:rPr>
            <w:fldChar w:fldCharType="end"/>
          </w:r>
        </w:p>
        <w:p w14:paraId="71A92A39" w14:textId="77777777" w:rsidR="003B7B36" w:rsidRDefault="003B7B36">
          <w:pPr>
            <w:pStyle w:val="TOC1"/>
            <w:rPr>
              <w:b w:val="0"/>
              <w:noProof/>
              <w:lang w:eastAsia="ja-JP"/>
            </w:rPr>
          </w:pPr>
          <w:r>
            <w:rPr>
              <w:noProof/>
            </w:rPr>
            <w:t>ABSTRACT:</w:t>
          </w:r>
          <w:r>
            <w:rPr>
              <w:noProof/>
            </w:rPr>
            <w:tab/>
          </w:r>
          <w:r>
            <w:rPr>
              <w:noProof/>
            </w:rPr>
            <w:fldChar w:fldCharType="begin"/>
          </w:r>
          <w:r>
            <w:rPr>
              <w:noProof/>
            </w:rPr>
            <w:instrText xml:space="preserve"> PAGEREF _Toc261267441 \h </w:instrText>
          </w:r>
          <w:r>
            <w:rPr>
              <w:noProof/>
            </w:rPr>
          </w:r>
          <w:r>
            <w:rPr>
              <w:noProof/>
            </w:rPr>
            <w:fldChar w:fldCharType="separate"/>
          </w:r>
          <w:r w:rsidR="006E1131">
            <w:rPr>
              <w:noProof/>
            </w:rPr>
            <w:t>4</w:t>
          </w:r>
          <w:r>
            <w:rPr>
              <w:noProof/>
            </w:rPr>
            <w:fldChar w:fldCharType="end"/>
          </w:r>
        </w:p>
        <w:p w14:paraId="01C5CABE" w14:textId="77777777" w:rsidR="003B7B36" w:rsidRDefault="003B7B36">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1267442 \h </w:instrText>
          </w:r>
          <w:r>
            <w:rPr>
              <w:noProof/>
            </w:rPr>
          </w:r>
          <w:r>
            <w:rPr>
              <w:noProof/>
            </w:rPr>
            <w:fldChar w:fldCharType="separate"/>
          </w:r>
          <w:r w:rsidR="006E1131">
            <w:rPr>
              <w:noProof/>
            </w:rPr>
            <w:t>5</w:t>
          </w:r>
          <w:r>
            <w:rPr>
              <w:noProof/>
            </w:rPr>
            <w:fldChar w:fldCharType="end"/>
          </w:r>
        </w:p>
        <w:p w14:paraId="1BFF7C38"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1.1</w:t>
          </w:r>
          <w:r>
            <w:rPr>
              <w:b w:val="0"/>
              <w:noProof/>
              <w:sz w:val="24"/>
              <w:szCs w:val="24"/>
              <w:lang w:eastAsia="ja-JP"/>
            </w:rPr>
            <w:tab/>
          </w:r>
          <w:r w:rsidRPr="00B051DF">
            <w:rPr>
              <w:rFonts w:ascii="Times New Roman" w:hAnsi="Times New Roman" w:cs="Times New Roman"/>
              <w:noProof/>
            </w:rPr>
            <w:t>Project Aims And Objectives:</w:t>
          </w:r>
          <w:r>
            <w:rPr>
              <w:noProof/>
            </w:rPr>
            <w:tab/>
          </w:r>
          <w:r>
            <w:rPr>
              <w:noProof/>
            </w:rPr>
            <w:fldChar w:fldCharType="begin"/>
          </w:r>
          <w:r>
            <w:rPr>
              <w:noProof/>
            </w:rPr>
            <w:instrText xml:space="preserve"> PAGEREF _Toc261267443 \h </w:instrText>
          </w:r>
          <w:r>
            <w:rPr>
              <w:noProof/>
            </w:rPr>
          </w:r>
          <w:r>
            <w:rPr>
              <w:noProof/>
            </w:rPr>
            <w:fldChar w:fldCharType="separate"/>
          </w:r>
          <w:r w:rsidR="006E1131">
            <w:rPr>
              <w:noProof/>
            </w:rPr>
            <w:t>6</w:t>
          </w:r>
          <w:r>
            <w:rPr>
              <w:noProof/>
            </w:rPr>
            <w:fldChar w:fldCharType="end"/>
          </w:r>
        </w:p>
        <w:p w14:paraId="334D35BB"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1.2</w:t>
          </w:r>
          <w:r>
            <w:rPr>
              <w:b w:val="0"/>
              <w:noProof/>
              <w:sz w:val="24"/>
              <w:szCs w:val="24"/>
              <w:lang w:eastAsia="ja-JP"/>
            </w:rPr>
            <w:tab/>
          </w:r>
          <w:r w:rsidRPr="00B051DF">
            <w:rPr>
              <w:rFonts w:ascii="Times New Roman" w:hAnsi="Times New Roman" w:cs="Times New Roman"/>
              <w:noProof/>
            </w:rPr>
            <w:t>Project Scope:</w:t>
          </w:r>
          <w:r>
            <w:rPr>
              <w:noProof/>
            </w:rPr>
            <w:tab/>
          </w:r>
          <w:r>
            <w:rPr>
              <w:noProof/>
            </w:rPr>
            <w:fldChar w:fldCharType="begin"/>
          </w:r>
          <w:r>
            <w:rPr>
              <w:noProof/>
            </w:rPr>
            <w:instrText xml:space="preserve"> PAGEREF _Toc261267444 \h </w:instrText>
          </w:r>
          <w:r>
            <w:rPr>
              <w:noProof/>
            </w:rPr>
          </w:r>
          <w:r>
            <w:rPr>
              <w:noProof/>
            </w:rPr>
            <w:fldChar w:fldCharType="separate"/>
          </w:r>
          <w:r w:rsidR="006E1131">
            <w:rPr>
              <w:noProof/>
            </w:rPr>
            <w:t>6</w:t>
          </w:r>
          <w:r>
            <w:rPr>
              <w:noProof/>
            </w:rPr>
            <w:fldChar w:fldCharType="end"/>
          </w:r>
        </w:p>
        <w:p w14:paraId="3413190E"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1.3</w:t>
          </w:r>
          <w:r>
            <w:rPr>
              <w:b w:val="0"/>
              <w:noProof/>
              <w:sz w:val="24"/>
              <w:szCs w:val="24"/>
              <w:lang w:eastAsia="ja-JP"/>
            </w:rPr>
            <w:tab/>
          </w:r>
          <w:r w:rsidRPr="00B051DF">
            <w:rPr>
              <w:rFonts w:ascii="Times New Roman" w:hAnsi="Times New Roman" w:cs="Times New Roman"/>
              <w:noProof/>
            </w:rPr>
            <w:t>Report Structure:</w:t>
          </w:r>
          <w:r>
            <w:rPr>
              <w:noProof/>
            </w:rPr>
            <w:tab/>
          </w:r>
          <w:r>
            <w:rPr>
              <w:noProof/>
            </w:rPr>
            <w:fldChar w:fldCharType="begin"/>
          </w:r>
          <w:r>
            <w:rPr>
              <w:noProof/>
            </w:rPr>
            <w:instrText xml:space="preserve"> PAGEREF _Toc261267445 \h </w:instrText>
          </w:r>
          <w:r>
            <w:rPr>
              <w:noProof/>
            </w:rPr>
          </w:r>
          <w:r>
            <w:rPr>
              <w:noProof/>
            </w:rPr>
            <w:fldChar w:fldCharType="separate"/>
          </w:r>
          <w:r w:rsidR="006E1131">
            <w:rPr>
              <w:noProof/>
            </w:rPr>
            <w:t>7</w:t>
          </w:r>
          <w:r>
            <w:rPr>
              <w:noProof/>
            </w:rPr>
            <w:fldChar w:fldCharType="end"/>
          </w:r>
        </w:p>
        <w:p w14:paraId="5BB50AEC" w14:textId="77777777" w:rsidR="003B7B36" w:rsidRDefault="003B7B36">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1267446 \h </w:instrText>
          </w:r>
          <w:r>
            <w:rPr>
              <w:noProof/>
            </w:rPr>
          </w:r>
          <w:r>
            <w:rPr>
              <w:noProof/>
            </w:rPr>
            <w:fldChar w:fldCharType="separate"/>
          </w:r>
          <w:r w:rsidR="006E1131">
            <w:rPr>
              <w:noProof/>
            </w:rPr>
            <w:t>8</w:t>
          </w:r>
          <w:r>
            <w:rPr>
              <w:noProof/>
            </w:rPr>
            <w:fldChar w:fldCharType="end"/>
          </w:r>
        </w:p>
        <w:p w14:paraId="4B70DB99"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1</w:t>
          </w:r>
          <w:r>
            <w:rPr>
              <w:b w:val="0"/>
              <w:noProof/>
              <w:sz w:val="24"/>
              <w:szCs w:val="24"/>
              <w:lang w:eastAsia="ja-JP"/>
            </w:rPr>
            <w:tab/>
          </w:r>
          <w:r w:rsidRPr="00B051DF">
            <w:rPr>
              <w:rFonts w:ascii="Times New Roman" w:hAnsi="Times New Roman" w:cs="Times New Roman"/>
              <w:noProof/>
            </w:rPr>
            <w:t>OWL API:</w:t>
          </w:r>
          <w:r>
            <w:rPr>
              <w:noProof/>
            </w:rPr>
            <w:tab/>
          </w:r>
          <w:r>
            <w:rPr>
              <w:noProof/>
            </w:rPr>
            <w:fldChar w:fldCharType="begin"/>
          </w:r>
          <w:r>
            <w:rPr>
              <w:noProof/>
            </w:rPr>
            <w:instrText xml:space="preserve"> PAGEREF _Toc261267447 \h </w:instrText>
          </w:r>
          <w:r>
            <w:rPr>
              <w:noProof/>
            </w:rPr>
          </w:r>
          <w:r>
            <w:rPr>
              <w:noProof/>
            </w:rPr>
            <w:fldChar w:fldCharType="separate"/>
          </w:r>
          <w:r w:rsidR="006E1131">
            <w:rPr>
              <w:noProof/>
            </w:rPr>
            <w:t>8</w:t>
          </w:r>
          <w:r>
            <w:rPr>
              <w:noProof/>
            </w:rPr>
            <w:fldChar w:fldCharType="end"/>
          </w:r>
        </w:p>
        <w:p w14:paraId="43A54A95" w14:textId="77777777" w:rsidR="003B7B36" w:rsidRDefault="003B7B36">
          <w:pPr>
            <w:pStyle w:val="TOC3"/>
            <w:tabs>
              <w:tab w:val="left" w:pos="1200"/>
              <w:tab w:val="right" w:leader="dot" w:pos="8290"/>
            </w:tabs>
            <w:rPr>
              <w:noProof/>
              <w:lang w:eastAsia="ja-JP"/>
            </w:rPr>
          </w:pPr>
          <w:r w:rsidRPr="00B051DF">
            <w:rPr>
              <w:rFonts w:ascii="Times New Roman" w:hAnsi="Times New Roman" w:cs="Times New Roman"/>
              <w:noProof/>
            </w:rPr>
            <w:t>2.1.1</w:t>
          </w:r>
          <w:r>
            <w:rPr>
              <w:noProof/>
              <w:lang w:eastAsia="ja-JP"/>
            </w:rPr>
            <w:tab/>
          </w:r>
          <w:r w:rsidRPr="00B051DF">
            <w:rPr>
              <w:rFonts w:ascii="Times New Roman" w:hAnsi="Times New Roman" w:cs="Times New Roman"/>
              <w:noProof/>
            </w:rPr>
            <w:t>OWL</w:t>
          </w:r>
          <w:r>
            <w:rPr>
              <w:noProof/>
            </w:rPr>
            <w:tab/>
          </w:r>
          <w:r>
            <w:rPr>
              <w:noProof/>
            </w:rPr>
            <w:fldChar w:fldCharType="begin"/>
          </w:r>
          <w:r>
            <w:rPr>
              <w:noProof/>
            </w:rPr>
            <w:instrText xml:space="preserve"> PAGEREF _Toc261267448 \h </w:instrText>
          </w:r>
          <w:r>
            <w:rPr>
              <w:noProof/>
            </w:rPr>
          </w:r>
          <w:r>
            <w:rPr>
              <w:noProof/>
            </w:rPr>
            <w:fldChar w:fldCharType="separate"/>
          </w:r>
          <w:r w:rsidR="006E1131">
            <w:rPr>
              <w:noProof/>
            </w:rPr>
            <w:t>8</w:t>
          </w:r>
          <w:r>
            <w:rPr>
              <w:noProof/>
            </w:rPr>
            <w:fldChar w:fldCharType="end"/>
          </w:r>
        </w:p>
        <w:p w14:paraId="372B1357" w14:textId="77777777" w:rsidR="003B7B36" w:rsidRDefault="003B7B36">
          <w:pPr>
            <w:pStyle w:val="TOC3"/>
            <w:tabs>
              <w:tab w:val="left" w:pos="1200"/>
              <w:tab w:val="right" w:leader="dot" w:pos="8290"/>
            </w:tabs>
            <w:rPr>
              <w:noProof/>
              <w:lang w:eastAsia="ja-JP"/>
            </w:rPr>
          </w:pPr>
          <w:r w:rsidRPr="00B051DF">
            <w:rPr>
              <w:rFonts w:ascii="Times New Roman" w:hAnsi="Times New Roman" w:cs="Times New Roman"/>
              <w:noProof/>
            </w:rPr>
            <w:t>2.1.2</w:t>
          </w:r>
          <w:r>
            <w:rPr>
              <w:noProof/>
              <w:lang w:eastAsia="ja-JP"/>
            </w:rPr>
            <w:tab/>
          </w:r>
          <w:r w:rsidRPr="00B051DF">
            <w:rPr>
              <w:rFonts w:ascii="Times New Roman" w:hAnsi="Times New Roman" w:cs="Times New Roman"/>
              <w:noProof/>
            </w:rPr>
            <w:t>OWL API</w:t>
          </w:r>
          <w:r>
            <w:rPr>
              <w:noProof/>
            </w:rPr>
            <w:tab/>
          </w:r>
          <w:r>
            <w:rPr>
              <w:noProof/>
            </w:rPr>
            <w:fldChar w:fldCharType="begin"/>
          </w:r>
          <w:r>
            <w:rPr>
              <w:noProof/>
            </w:rPr>
            <w:instrText xml:space="preserve"> PAGEREF _Toc261267449 \h </w:instrText>
          </w:r>
          <w:r>
            <w:rPr>
              <w:noProof/>
            </w:rPr>
          </w:r>
          <w:r>
            <w:rPr>
              <w:noProof/>
            </w:rPr>
            <w:fldChar w:fldCharType="separate"/>
          </w:r>
          <w:r w:rsidR="006E1131">
            <w:rPr>
              <w:noProof/>
            </w:rPr>
            <w:t>8</w:t>
          </w:r>
          <w:r>
            <w:rPr>
              <w:noProof/>
            </w:rPr>
            <w:fldChar w:fldCharType="end"/>
          </w:r>
        </w:p>
        <w:p w14:paraId="0A91C8F3"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2</w:t>
          </w:r>
          <w:r>
            <w:rPr>
              <w:b w:val="0"/>
              <w:noProof/>
              <w:sz w:val="24"/>
              <w:szCs w:val="24"/>
              <w:lang w:eastAsia="ja-JP"/>
            </w:rPr>
            <w:tab/>
          </w:r>
          <w:r w:rsidRPr="00B051DF">
            <w:rPr>
              <w:rFonts w:ascii="Times New Roman" w:hAnsi="Times New Roman" w:cs="Times New Roman"/>
              <w:noProof/>
            </w:rPr>
            <w:t>Information Retrieval</w:t>
          </w:r>
          <w:r>
            <w:rPr>
              <w:noProof/>
            </w:rPr>
            <w:tab/>
          </w:r>
          <w:r>
            <w:rPr>
              <w:noProof/>
            </w:rPr>
            <w:fldChar w:fldCharType="begin"/>
          </w:r>
          <w:r>
            <w:rPr>
              <w:noProof/>
            </w:rPr>
            <w:instrText xml:space="preserve"> PAGEREF _Toc261267450 \h </w:instrText>
          </w:r>
          <w:r>
            <w:rPr>
              <w:noProof/>
            </w:rPr>
          </w:r>
          <w:r>
            <w:rPr>
              <w:noProof/>
            </w:rPr>
            <w:fldChar w:fldCharType="separate"/>
          </w:r>
          <w:r w:rsidR="006E1131">
            <w:rPr>
              <w:noProof/>
            </w:rPr>
            <w:t>9</w:t>
          </w:r>
          <w:r>
            <w:rPr>
              <w:noProof/>
            </w:rPr>
            <w:fldChar w:fldCharType="end"/>
          </w:r>
        </w:p>
        <w:p w14:paraId="15D6CBAD" w14:textId="77777777" w:rsidR="003B7B36" w:rsidRDefault="003B7B36">
          <w:pPr>
            <w:pStyle w:val="TOC3"/>
            <w:tabs>
              <w:tab w:val="left" w:pos="1200"/>
              <w:tab w:val="right" w:leader="dot" w:pos="8290"/>
            </w:tabs>
            <w:rPr>
              <w:noProof/>
              <w:lang w:eastAsia="ja-JP"/>
            </w:rPr>
          </w:pPr>
          <w:r w:rsidRPr="00B051DF">
            <w:rPr>
              <w:rFonts w:ascii="Times New Roman" w:hAnsi="Times New Roman" w:cs="Times New Roman"/>
              <w:noProof/>
            </w:rPr>
            <w:t>2.2.1</w:t>
          </w:r>
          <w:r>
            <w:rPr>
              <w:noProof/>
              <w:lang w:eastAsia="ja-JP"/>
            </w:rPr>
            <w:tab/>
          </w:r>
          <w:r w:rsidRPr="00B051DF">
            <w:rPr>
              <w:rFonts w:ascii="Times New Roman" w:hAnsi="Times New Roman" w:cs="Times New Roman"/>
              <w:noProof/>
            </w:rPr>
            <w:t>Keyword-Based Information Retrieval</w:t>
          </w:r>
          <w:r>
            <w:rPr>
              <w:noProof/>
            </w:rPr>
            <w:tab/>
          </w:r>
          <w:r>
            <w:rPr>
              <w:noProof/>
            </w:rPr>
            <w:fldChar w:fldCharType="begin"/>
          </w:r>
          <w:r>
            <w:rPr>
              <w:noProof/>
            </w:rPr>
            <w:instrText xml:space="preserve"> PAGEREF _Toc261267451 \h </w:instrText>
          </w:r>
          <w:r>
            <w:rPr>
              <w:noProof/>
            </w:rPr>
          </w:r>
          <w:r>
            <w:rPr>
              <w:noProof/>
            </w:rPr>
            <w:fldChar w:fldCharType="separate"/>
          </w:r>
          <w:r w:rsidR="006E1131">
            <w:rPr>
              <w:noProof/>
            </w:rPr>
            <w:t>10</w:t>
          </w:r>
          <w:r>
            <w:rPr>
              <w:noProof/>
            </w:rPr>
            <w:fldChar w:fldCharType="end"/>
          </w:r>
        </w:p>
        <w:p w14:paraId="6C506491"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3</w:t>
          </w:r>
          <w:r>
            <w:rPr>
              <w:b w:val="0"/>
              <w:noProof/>
              <w:sz w:val="24"/>
              <w:szCs w:val="24"/>
              <w:lang w:eastAsia="ja-JP"/>
            </w:rPr>
            <w:tab/>
          </w:r>
          <w:r w:rsidRPr="00B051DF">
            <w:rPr>
              <w:rFonts w:ascii="Times New Roman" w:hAnsi="Times New Roman" w:cs="Times New Roman"/>
              <w:noProof/>
            </w:rPr>
            <w:t>Ontology-Based User Interface</w:t>
          </w:r>
          <w:r>
            <w:rPr>
              <w:noProof/>
            </w:rPr>
            <w:tab/>
          </w:r>
          <w:r>
            <w:rPr>
              <w:noProof/>
            </w:rPr>
            <w:fldChar w:fldCharType="begin"/>
          </w:r>
          <w:r>
            <w:rPr>
              <w:noProof/>
            </w:rPr>
            <w:instrText xml:space="preserve"> PAGEREF _Toc261267452 \h </w:instrText>
          </w:r>
          <w:r>
            <w:rPr>
              <w:noProof/>
            </w:rPr>
          </w:r>
          <w:r>
            <w:rPr>
              <w:noProof/>
            </w:rPr>
            <w:fldChar w:fldCharType="separate"/>
          </w:r>
          <w:r w:rsidR="006E1131">
            <w:rPr>
              <w:noProof/>
            </w:rPr>
            <w:t>11</w:t>
          </w:r>
          <w:r>
            <w:rPr>
              <w:noProof/>
            </w:rPr>
            <w:fldChar w:fldCharType="end"/>
          </w:r>
        </w:p>
        <w:p w14:paraId="632EFBC5"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4</w:t>
          </w:r>
          <w:r>
            <w:rPr>
              <w:b w:val="0"/>
              <w:noProof/>
              <w:sz w:val="24"/>
              <w:szCs w:val="24"/>
              <w:lang w:eastAsia="ja-JP"/>
            </w:rPr>
            <w:tab/>
          </w:r>
          <w:r w:rsidRPr="00B051DF">
            <w:rPr>
              <w:rFonts w:ascii="Times New Roman" w:hAnsi="Times New Roman" w:cs="Times New Roman"/>
              <w:noProof/>
            </w:rPr>
            <w:t>Faceted-Based Search</w:t>
          </w:r>
          <w:r>
            <w:rPr>
              <w:noProof/>
            </w:rPr>
            <w:tab/>
          </w:r>
          <w:r>
            <w:rPr>
              <w:noProof/>
            </w:rPr>
            <w:fldChar w:fldCharType="begin"/>
          </w:r>
          <w:r>
            <w:rPr>
              <w:noProof/>
            </w:rPr>
            <w:instrText xml:space="preserve"> PAGEREF _Toc261267453 \h </w:instrText>
          </w:r>
          <w:r>
            <w:rPr>
              <w:noProof/>
            </w:rPr>
          </w:r>
          <w:r>
            <w:rPr>
              <w:noProof/>
            </w:rPr>
            <w:fldChar w:fldCharType="separate"/>
          </w:r>
          <w:r w:rsidR="006E1131">
            <w:rPr>
              <w:noProof/>
            </w:rPr>
            <w:t>12</w:t>
          </w:r>
          <w:r>
            <w:rPr>
              <w:noProof/>
            </w:rPr>
            <w:fldChar w:fldCharType="end"/>
          </w:r>
        </w:p>
        <w:p w14:paraId="1C7DA064"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2.5</w:t>
          </w:r>
          <w:r>
            <w:rPr>
              <w:b w:val="0"/>
              <w:noProof/>
              <w:sz w:val="24"/>
              <w:szCs w:val="24"/>
              <w:lang w:eastAsia="ja-JP"/>
            </w:rPr>
            <w:tab/>
          </w:r>
          <w:r w:rsidRPr="00B051DF">
            <w:rPr>
              <w:rFonts w:ascii="Times New Roman" w:hAnsi="Times New Roman" w:cs="Times New Roman"/>
              <w:noProof/>
            </w:rPr>
            <w:t>Ontology Visual Querying</w:t>
          </w:r>
          <w:r>
            <w:rPr>
              <w:noProof/>
            </w:rPr>
            <w:tab/>
          </w:r>
          <w:r>
            <w:rPr>
              <w:noProof/>
            </w:rPr>
            <w:fldChar w:fldCharType="begin"/>
          </w:r>
          <w:r>
            <w:rPr>
              <w:noProof/>
            </w:rPr>
            <w:instrText xml:space="preserve"> PAGEREF _Toc261267454 \h </w:instrText>
          </w:r>
          <w:r>
            <w:rPr>
              <w:noProof/>
            </w:rPr>
          </w:r>
          <w:r>
            <w:rPr>
              <w:noProof/>
            </w:rPr>
            <w:fldChar w:fldCharType="separate"/>
          </w:r>
          <w:r w:rsidR="006E1131">
            <w:rPr>
              <w:noProof/>
            </w:rPr>
            <w:t>12</w:t>
          </w:r>
          <w:r>
            <w:rPr>
              <w:noProof/>
            </w:rPr>
            <w:fldChar w:fldCharType="end"/>
          </w:r>
        </w:p>
        <w:p w14:paraId="1A7EDE6B" w14:textId="77777777" w:rsidR="003B7B36" w:rsidRDefault="003B7B36">
          <w:pPr>
            <w:pStyle w:val="TOC1"/>
            <w:tabs>
              <w:tab w:val="left" w:pos="382"/>
            </w:tabs>
            <w:rPr>
              <w:b w:val="0"/>
              <w:noProof/>
              <w:lang w:eastAsia="ja-JP"/>
            </w:rPr>
          </w:pPr>
          <w:r>
            <w:rPr>
              <w:noProof/>
            </w:rPr>
            <w:t>3</w:t>
          </w:r>
          <w:r>
            <w:rPr>
              <w:b w:val="0"/>
              <w:noProof/>
              <w:lang w:eastAsia="ja-JP"/>
            </w:rPr>
            <w:tab/>
          </w:r>
          <w:r>
            <w:rPr>
              <w:noProof/>
            </w:rPr>
            <w:t>RESEARCH METHODS:</w:t>
          </w:r>
          <w:r>
            <w:rPr>
              <w:noProof/>
            </w:rPr>
            <w:tab/>
          </w:r>
          <w:r>
            <w:rPr>
              <w:noProof/>
            </w:rPr>
            <w:fldChar w:fldCharType="begin"/>
          </w:r>
          <w:r>
            <w:rPr>
              <w:noProof/>
            </w:rPr>
            <w:instrText xml:space="preserve"> PAGEREF _Toc261267455 \h </w:instrText>
          </w:r>
          <w:r>
            <w:rPr>
              <w:noProof/>
            </w:rPr>
          </w:r>
          <w:r>
            <w:rPr>
              <w:noProof/>
            </w:rPr>
            <w:fldChar w:fldCharType="separate"/>
          </w:r>
          <w:r w:rsidR="006E1131">
            <w:rPr>
              <w:noProof/>
            </w:rPr>
            <w:t>14</w:t>
          </w:r>
          <w:r>
            <w:rPr>
              <w:noProof/>
            </w:rPr>
            <w:fldChar w:fldCharType="end"/>
          </w:r>
        </w:p>
        <w:p w14:paraId="10276A4B"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1</w:t>
          </w:r>
          <w:r>
            <w:rPr>
              <w:b w:val="0"/>
              <w:noProof/>
              <w:sz w:val="24"/>
              <w:szCs w:val="24"/>
              <w:lang w:eastAsia="ja-JP"/>
            </w:rPr>
            <w:tab/>
          </w:r>
          <w:r w:rsidRPr="00B051DF">
            <w:rPr>
              <w:rFonts w:ascii="Times New Roman" w:hAnsi="Times New Roman" w:cs="Times New Roman"/>
              <w:noProof/>
            </w:rPr>
            <w:t>Project Plan:</w:t>
          </w:r>
          <w:r>
            <w:rPr>
              <w:noProof/>
            </w:rPr>
            <w:tab/>
          </w:r>
          <w:r>
            <w:rPr>
              <w:noProof/>
            </w:rPr>
            <w:fldChar w:fldCharType="begin"/>
          </w:r>
          <w:r>
            <w:rPr>
              <w:noProof/>
            </w:rPr>
            <w:instrText xml:space="preserve"> PAGEREF _Toc261267456 \h </w:instrText>
          </w:r>
          <w:r>
            <w:rPr>
              <w:noProof/>
            </w:rPr>
          </w:r>
          <w:r>
            <w:rPr>
              <w:noProof/>
            </w:rPr>
            <w:fldChar w:fldCharType="separate"/>
          </w:r>
          <w:r w:rsidR="006E1131">
            <w:rPr>
              <w:noProof/>
            </w:rPr>
            <w:t>14</w:t>
          </w:r>
          <w:r>
            <w:rPr>
              <w:noProof/>
            </w:rPr>
            <w:fldChar w:fldCharType="end"/>
          </w:r>
        </w:p>
        <w:p w14:paraId="5325744B"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2</w:t>
          </w:r>
          <w:r>
            <w:rPr>
              <w:b w:val="0"/>
              <w:noProof/>
              <w:sz w:val="24"/>
              <w:szCs w:val="24"/>
              <w:lang w:eastAsia="ja-JP"/>
            </w:rPr>
            <w:tab/>
          </w:r>
          <w:r w:rsidRPr="00B051DF">
            <w:rPr>
              <w:rFonts w:ascii="Times New Roman" w:hAnsi="Times New Roman" w:cs="Times New Roman"/>
              <w:noProof/>
            </w:rPr>
            <w:t>Project Deliverables:</w:t>
          </w:r>
          <w:r>
            <w:rPr>
              <w:noProof/>
            </w:rPr>
            <w:tab/>
          </w:r>
          <w:r>
            <w:rPr>
              <w:noProof/>
            </w:rPr>
            <w:fldChar w:fldCharType="begin"/>
          </w:r>
          <w:r>
            <w:rPr>
              <w:noProof/>
            </w:rPr>
            <w:instrText xml:space="preserve"> PAGEREF _Toc261267457 \h </w:instrText>
          </w:r>
          <w:r>
            <w:rPr>
              <w:noProof/>
            </w:rPr>
          </w:r>
          <w:r>
            <w:rPr>
              <w:noProof/>
            </w:rPr>
            <w:fldChar w:fldCharType="separate"/>
          </w:r>
          <w:r w:rsidR="006E1131">
            <w:rPr>
              <w:noProof/>
            </w:rPr>
            <w:t>14</w:t>
          </w:r>
          <w:r>
            <w:rPr>
              <w:noProof/>
            </w:rPr>
            <w:fldChar w:fldCharType="end"/>
          </w:r>
        </w:p>
        <w:p w14:paraId="5EEB5229"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3</w:t>
          </w:r>
          <w:r>
            <w:rPr>
              <w:b w:val="0"/>
              <w:noProof/>
              <w:sz w:val="24"/>
              <w:szCs w:val="24"/>
              <w:lang w:eastAsia="ja-JP"/>
            </w:rPr>
            <w:tab/>
          </w:r>
          <w:r w:rsidRPr="00B051DF">
            <w:rPr>
              <w:rFonts w:ascii="Times New Roman" w:hAnsi="Times New Roman" w:cs="Times New Roman"/>
              <w:noProof/>
            </w:rPr>
            <w:t>Project Evaluation Plan:</w:t>
          </w:r>
          <w:r>
            <w:rPr>
              <w:noProof/>
            </w:rPr>
            <w:tab/>
          </w:r>
          <w:r>
            <w:rPr>
              <w:noProof/>
            </w:rPr>
            <w:fldChar w:fldCharType="begin"/>
          </w:r>
          <w:r>
            <w:rPr>
              <w:noProof/>
            </w:rPr>
            <w:instrText xml:space="preserve"> PAGEREF _Toc261267458 \h </w:instrText>
          </w:r>
          <w:r>
            <w:rPr>
              <w:noProof/>
            </w:rPr>
          </w:r>
          <w:r>
            <w:rPr>
              <w:noProof/>
            </w:rPr>
            <w:fldChar w:fldCharType="separate"/>
          </w:r>
          <w:r w:rsidR="006E1131">
            <w:rPr>
              <w:noProof/>
            </w:rPr>
            <w:t>14</w:t>
          </w:r>
          <w:r>
            <w:rPr>
              <w:noProof/>
            </w:rPr>
            <w:fldChar w:fldCharType="end"/>
          </w:r>
        </w:p>
        <w:p w14:paraId="04BBE4D6"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3.4</w:t>
          </w:r>
          <w:r>
            <w:rPr>
              <w:b w:val="0"/>
              <w:noProof/>
              <w:sz w:val="24"/>
              <w:szCs w:val="24"/>
              <w:lang w:eastAsia="ja-JP"/>
            </w:rPr>
            <w:tab/>
          </w:r>
          <w:r w:rsidRPr="00B051DF">
            <w:rPr>
              <w:rFonts w:ascii="Times New Roman" w:hAnsi="Times New Roman" w:cs="Times New Roman"/>
              <w:noProof/>
            </w:rPr>
            <w:t>Project Tools:</w:t>
          </w:r>
          <w:r>
            <w:rPr>
              <w:noProof/>
            </w:rPr>
            <w:tab/>
          </w:r>
          <w:r>
            <w:rPr>
              <w:noProof/>
            </w:rPr>
            <w:fldChar w:fldCharType="begin"/>
          </w:r>
          <w:r>
            <w:rPr>
              <w:noProof/>
            </w:rPr>
            <w:instrText xml:space="preserve"> PAGEREF _Toc261267459 \h </w:instrText>
          </w:r>
          <w:r>
            <w:rPr>
              <w:noProof/>
            </w:rPr>
          </w:r>
          <w:r>
            <w:rPr>
              <w:noProof/>
            </w:rPr>
            <w:fldChar w:fldCharType="separate"/>
          </w:r>
          <w:r w:rsidR="006E1131">
            <w:rPr>
              <w:noProof/>
            </w:rPr>
            <w:t>14</w:t>
          </w:r>
          <w:r>
            <w:rPr>
              <w:noProof/>
            </w:rPr>
            <w:fldChar w:fldCharType="end"/>
          </w:r>
        </w:p>
        <w:p w14:paraId="37469579" w14:textId="77777777" w:rsidR="003B7B36" w:rsidRDefault="003B7B36">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1267460 \h </w:instrText>
          </w:r>
          <w:r>
            <w:rPr>
              <w:noProof/>
            </w:rPr>
          </w:r>
          <w:r>
            <w:rPr>
              <w:noProof/>
            </w:rPr>
            <w:fldChar w:fldCharType="separate"/>
          </w:r>
          <w:r w:rsidR="006E1131">
            <w:rPr>
              <w:noProof/>
            </w:rPr>
            <w:t>15</w:t>
          </w:r>
          <w:r>
            <w:rPr>
              <w:noProof/>
            </w:rPr>
            <w:fldChar w:fldCharType="end"/>
          </w:r>
        </w:p>
        <w:p w14:paraId="29E1117C"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4.1</w:t>
          </w:r>
          <w:r>
            <w:rPr>
              <w:b w:val="0"/>
              <w:noProof/>
              <w:sz w:val="24"/>
              <w:szCs w:val="24"/>
              <w:lang w:eastAsia="ja-JP"/>
            </w:rPr>
            <w:tab/>
          </w:r>
          <w:r w:rsidRPr="00B051DF">
            <w:rPr>
              <w:rFonts w:ascii="Times New Roman" w:hAnsi="Times New Roman" w:cs="Times New Roman"/>
              <w:noProof/>
            </w:rPr>
            <w:t>Users Stories:</w:t>
          </w:r>
          <w:r>
            <w:rPr>
              <w:noProof/>
            </w:rPr>
            <w:tab/>
          </w:r>
          <w:r>
            <w:rPr>
              <w:noProof/>
            </w:rPr>
            <w:fldChar w:fldCharType="begin"/>
          </w:r>
          <w:r>
            <w:rPr>
              <w:noProof/>
            </w:rPr>
            <w:instrText xml:space="preserve"> PAGEREF _Toc261267461 \h </w:instrText>
          </w:r>
          <w:r>
            <w:rPr>
              <w:noProof/>
            </w:rPr>
          </w:r>
          <w:r>
            <w:rPr>
              <w:noProof/>
            </w:rPr>
            <w:fldChar w:fldCharType="separate"/>
          </w:r>
          <w:r w:rsidR="006E1131">
            <w:rPr>
              <w:noProof/>
            </w:rPr>
            <w:t>15</w:t>
          </w:r>
          <w:r>
            <w:rPr>
              <w:noProof/>
            </w:rPr>
            <w:fldChar w:fldCharType="end"/>
          </w:r>
        </w:p>
        <w:p w14:paraId="3A68834F"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4.2</w:t>
          </w:r>
          <w:r>
            <w:rPr>
              <w:b w:val="0"/>
              <w:noProof/>
              <w:sz w:val="24"/>
              <w:szCs w:val="24"/>
              <w:lang w:eastAsia="ja-JP"/>
            </w:rPr>
            <w:tab/>
          </w:r>
          <w:r w:rsidRPr="00B051DF">
            <w:rPr>
              <w:rFonts w:ascii="Times New Roman" w:hAnsi="Times New Roman" w:cs="Times New Roman"/>
              <w:noProof/>
            </w:rPr>
            <w:t>Acceptance Tests:</w:t>
          </w:r>
          <w:r>
            <w:rPr>
              <w:noProof/>
            </w:rPr>
            <w:tab/>
          </w:r>
          <w:r>
            <w:rPr>
              <w:noProof/>
            </w:rPr>
            <w:fldChar w:fldCharType="begin"/>
          </w:r>
          <w:r>
            <w:rPr>
              <w:noProof/>
            </w:rPr>
            <w:instrText xml:space="preserve"> PAGEREF _Toc261267462 \h </w:instrText>
          </w:r>
          <w:r>
            <w:rPr>
              <w:noProof/>
            </w:rPr>
          </w:r>
          <w:r>
            <w:rPr>
              <w:noProof/>
            </w:rPr>
            <w:fldChar w:fldCharType="separate"/>
          </w:r>
          <w:r w:rsidR="006E1131">
            <w:rPr>
              <w:noProof/>
            </w:rPr>
            <w:t>15</w:t>
          </w:r>
          <w:r>
            <w:rPr>
              <w:noProof/>
            </w:rPr>
            <w:fldChar w:fldCharType="end"/>
          </w:r>
        </w:p>
        <w:p w14:paraId="56824F8E" w14:textId="77777777" w:rsidR="003B7B36" w:rsidRDefault="003B7B36">
          <w:pPr>
            <w:pStyle w:val="TOC2"/>
            <w:tabs>
              <w:tab w:val="left" w:pos="755"/>
              <w:tab w:val="right" w:leader="dot" w:pos="8290"/>
            </w:tabs>
            <w:rPr>
              <w:b w:val="0"/>
              <w:noProof/>
              <w:sz w:val="24"/>
              <w:szCs w:val="24"/>
              <w:lang w:eastAsia="ja-JP"/>
            </w:rPr>
          </w:pPr>
          <w:r w:rsidRPr="00B051DF">
            <w:rPr>
              <w:rFonts w:ascii="Times New Roman" w:hAnsi="Times New Roman" w:cs="Times New Roman"/>
              <w:noProof/>
            </w:rPr>
            <w:t>4.3</w:t>
          </w:r>
          <w:r>
            <w:rPr>
              <w:b w:val="0"/>
              <w:noProof/>
              <w:sz w:val="24"/>
              <w:szCs w:val="24"/>
              <w:lang w:eastAsia="ja-JP"/>
            </w:rPr>
            <w:tab/>
          </w:r>
          <w:r w:rsidRPr="00B051DF">
            <w:rPr>
              <w:rFonts w:ascii="Times New Roman" w:hAnsi="Times New Roman" w:cs="Times New Roman"/>
              <w:noProof/>
            </w:rPr>
            <w:t>Prototype:</w:t>
          </w:r>
          <w:r>
            <w:rPr>
              <w:noProof/>
            </w:rPr>
            <w:tab/>
          </w:r>
          <w:r>
            <w:rPr>
              <w:noProof/>
            </w:rPr>
            <w:fldChar w:fldCharType="begin"/>
          </w:r>
          <w:r>
            <w:rPr>
              <w:noProof/>
            </w:rPr>
            <w:instrText xml:space="preserve"> PAGEREF _Toc261267463 \h </w:instrText>
          </w:r>
          <w:r>
            <w:rPr>
              <w:noProof/>
            </w:rPr>
          </w:r>
          <w:r>
            <w:rPr>
              <w:noProof/>
            </w:rPr>
            <w:fldChar w:fldCharType="separate"/>
          </w:r>
          <w:r w:rsidR="006E1131">
            <w:rPr>
              <w:noProof/>
            </w:rPr>
            <w:t>15</w:t>
          </w:r>
          <w:r>
            <w:rPr>
              <w:noProof/>
            </w:rPr>
            <w:fldChar w:fldCharType="end"/>
          </w:r>
        </w:p>
        <w:p w14:paraId="6032DCF7" w14:textId="77777777" w:rsidR="003B7B36" w:rsidRDefault="003B7B36">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267464 \h </w:instrText>
          </w:r>
          <w:r>
            <w:rPr>
              <w:noProof/>
            </w:rPr>
          </w:r>
          <w:r>
            <w:rPr>
              <w:noProof/>
            </w:rPr>
            <w:fldChar w:fldCharType="separate"/>
          </w:r>
          <w:r w:rsidR="006E1131">
            <w:rPr>
              <w:noProof/>
            </w:rPr>
            <w:t>16</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3F6C81D4" w14:textId="638C50E4" w:rsidR="00E10FA8" w:rsidRPr="00A26F7F" w:rsidRDefault="00E10FA8" w:rsidP="00F24051">
      <w:pPr>
        <w:pStyle w:val="Heading1"/>
        <w:numPr>
          <w:ilvl w:val="0"/>
          <w:numId w:val="0"/>
        </w:numPr>
        <w:spacing w:line="360" w:lineRule="auto"/>
      </w:pPr>
      <w:bookmarkStart w:id="0" w:name="_Toc261267439"/>
      <w:r w:rsidRPr="00A26F7F">
        <w:t>LIST OF FIGURES</w:t>
      </w:r>
      <w:bookmarkEnd w:id="0"/>
    </w:p>
    <w:p w14:paraId="3E940CCA" w14:textId="77777777" w:rsidR="004646BC" w:rsidRPr="00A26F7F" w:rsidRDefault="0066537A">
      <w:pPr>
        <w:pStyle w:val="TableofFigures"/>
        <w:tabs>
          <w:tab w:val="right" w:leader="dot" w:pos="8290"/>
        </w:tabs>
        <w:rPr>
          <w:rFonts w:ascii="Times New Roman" w:hAnsi="Times New Roman" w:cs="Times New Roman"/>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c "Figure" </w:instrText>
      </w:r>
      <w:r w:rsidRPr="00A26F7F">
        <w:rPr>
          <w:rFonts w:ascii="Times New Roman" w:hAnsi="Times New Roman" w:cs="Times New Roman"/>
        </w:rPr>
        <w:fldChar w:fldCharType="separate"/>
      </w:r>
      <w:r w:rsidR="004646BC" w:rsidRPr="00A26F7F">
        <w:rPr>
          <w:rFonts w:ascii="Times New Roman" w:hAnsi="Times New Roman" w:cs="Times New Roman"/>
          <w:noProof/>
        </w:rPr>
        <w:t>Figure 2.1.2-1: UML diagram showing the management of ontologies using OWL API [5]</w:t>
      </w:r>
      <w:r w:rsidR="004646BC" w:rsidRPr="00A26F7F">
        <w:rPr>
          <w:rFonts w:ascii="Times New Roman" w:hAnsi="Times New Roman" w:cs="Times New Roman"/>
          <w:noProof/>
        </w:rPr>
        <w:tab/>
      </w:r>
      <w:r w:rsidR="004646BC" w:rsidRPr="00A26F7F">
        <w:rPr>
          <w:rFonts w:ascii="Times New Roman" w:hAnsi="Times New Roman" w:cs="Times New Roman"/>
          <w:noProof/>
        </w:rPr>
        <w:fldChar w:fldCharType="begin"/>
      </w:r>
      <w:r w:rsidR="004646BC" w:rsidRPr="00A26F7F">
        <w:rPr>
          <w:rFonts w:ascii="Times New Roman" w:hAnsi="Times New Roman" w:cs="Times New Roman"/>
          <w:noProof/>
        </w:rPr>
        <w:instrText xml:space="preserve"> PAGEREF _Toc259972060 \h </w:instrText>
      </w:r>
      <w:r w:rsidR="004646BC" w:rsidRPr="00A26F7F">
        <w:rPr>
          <w:rFonts w:ascii="Times New Roman" w:hAnsi="Times New Roman" w:cs="Times New Roman"/>
          <w:noProof/>
        </w:rPr>
      </w:r>
      <w:r w:rsidR="004646BC" w:rsidRPr="00A26F7F">
        <w:rPr>
          <w:rFonts w:ascii="Times New Roman" w:hAnsi="Times New Roman" w:cs="Times New Roman"/>
          <w:noProof/>
        </w:rPr>
        <w:fldChar w:fldCharType="separate"/>
      </w:r>
      <w:r w:rsidR="006E1131">
        <w:rPr>
          <w:rFonts w:ascii="Times New Roman" w:hAnsi="Times New Roman" w:cs="Times New Roman"/>
          <w:noProof/>
        </w:rPr>
        <w:t>9</w:t>
      </w:r>
      <w:r w:rsidR="004646BC" w:rsidRPr="00A26F7F">
        <w:rPr>
          <w:rFonts w:ascii="Times New Roman" w:hAnsi="Times New Roman" w:cs="Times New Roman"/>
          <w:noProof/>
        </w:rPr>
        <w:fldChar w:fldCharType="end"/>
      </w:r>
    </w:p>
    <w:p w14:paraId="290829F7" w14:textId="3EB19C7F" w:rsidR="00E10FA8" w:rsidRPr="00A26F7F" w:rsidRDefault="0066537A">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fldChar w:fldCharType="end"/>
      </w:r>
      <w:r w:rsidR="00E10FA8" w:rsidRPr="00A26F7F">
        <w:rPr>
          <w:rFonts w:ascii="Times New Roman" w:hAnsi="Times New Roman" w:cs="Times New Roman"/>
        </w:rPr>
        <w:br w:type="page"/>
      </w:r>
    </w:p>
    <w:p w14:paraId="57157033" w14:textId="1F194F69" w:rsidR="00E10FA8" w:rsidRPr="00A26F7F" w:rsidRDefault="00E10FA8" w:rsidP="00F24051">
      <w:pPr>
        <w:pStyle w:val="Heading1"/>
        <w:numPr>
          <w:ilvl w:val="0"/>
          <w:numId w:val="0"/>
        </w:numPr>
        <w:spacing w:line="360" w:lineRule="auto"/>
      </w:pPr>
      <w:bookmarkStart w:id="1" w:name="_Toc261267440"/>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267441"/>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267442"/>
      <w:r w:rsidR="005B7A73" w:rsidRPr="00A26F7F">
        <w:t>INTRODUCTION:</w:t>
      </w:r>
      <w:bookmarkEnd w:id="3"/>
    </w:p>
    <w:p w14:paraId="2941490C" w14:textId="7E4FCF6E"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FA75B1"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FA75B1" w:rsidRPr="00A26F7F">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B3309A"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B3309A" w:rsidRPr="00A26F7F">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394992"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394992" w:rsidRPr="00A26F7F">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E3877DE"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182E9270"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963C41"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963C41" w:rsidRPr="00A26F7F">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76D65388"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proofErr w:type="spellStart"/>
      <w:r w:rsidR="007B0C63" w:rsidRPr="00A26F7F">
        <w:rPr>
          <w:rFonts w:ascii="Times New Roman" w:hAnsi="Times New Roman" w:cs="Times New Roman"/>
        </w:rPr>
        <w:t>SEmantic</w:t>
      </w:r>
      <w:proofErr w:type="spellEnd"/>
      <w:r w:rsidR="007B0C63" w:rsidRPr="00A26F7F">
        <w:rPr>
          <w:rFonts w:ascii="Times New Roman" w:hAnsi="Times New Roman" w:cs="Times New Roman"/>
        </w:rPr>
        <w:t xml:space="preserve"> Webs and </w:t>
      </w:r>
      <w:proofErr w:type="spellStart"/>
      <w:r w:rsidR="007B0C63" w:rsidRPr="00A26F7F">
        <w:rPr>
          <w:rFonts w:ascii="Times New Roman" w:hAnsi="Times New Roman" w:cs="Times New Roman"/>
        </w:rPr>
        <w:t>AgentS</w:t>
      </w:r>
      <w:proofErr w:type="spellEnd"/>
      <w:r w:rsidR="007B0C63" w:rsidRPr="00A26F7F">
        <w:rPr>
          <w:rFonts w:ascii="Times New Roman" w:hAnsi="Times New Roman" w:cs="Times New Roman"/>
        </w:rPr>
        <w:t xml:space="preserve">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454583" w:rsidRPr="00A26F7F">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454583" w:rsidRPr="00A26F7F">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DC7C96" w:rsidRPr="00A26F7F">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DC7C96" w:rsidRPr="00A26F7F">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4" w:name="_Toc261267443"/>
      <w:r w:rsidRPr="00A26F7F">
        <w:rPr>
          <w:rFonts w:ascii="Times New Roman" w:hAnsi="Times New Roman" w:cs="Times New Roman"/>
        </w:rPr>
        <w:t>Project Aims And Objectives:</w:t>
      </w:r>
      <w:bookmarkEnd w:id="4"/>
    </w:p>
    <w:p w14:paraId="74008735" w14:textId="2304585A"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C425D5"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C425D5" w:rsidRPr="00A26F7F">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DF2D59"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DF2D59" w:rsidRPr="00A26F7F">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461CE5">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5" w:name="_Toc261267444"/>
      <w:r w:rsidRPr="00A26F7F">
        <w:rPr>
          <w:rFonts w:ascii="Times New Roman" w:hAnsi="Times New Roman" w:cs="Times New Roman"/>
        </w:rPr>
        <w:t>Project Scope:</w:t>
      </w:r>
      <w:bookmarkEnd w:id="5"/>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3C7F52">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6" w:name="_Toc261267445"/>
      <w:r w:rsidRPr="00A26F7F">
        <w:rPr>
          <w:rFonts w:ascii="Times New Roman" w:hAnsi="Times New Roman" w:cs="Times New Roman"/>
        </w:rPr>
        <w:t>Report Structure:</w:t>
      </w:r>
      <w:bookmarkEnd w:id="6"/>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7" w:name="_Toc261267446"/>
      <w:r w:rsidRPr="00A26F7F">
        <w:t>BACKGROUND:</w:t>
      </w:r>
      <w:bookmarkEnd w:id="7"/>
    </w:p>
    <w:p w14:paraId="039AC04B" w14:textId="77777777" w:rsidR="007D2F30" w:rsidRPr="00A26F7F" w:rsidRDefault="007D2F30" w:rsidP="007D2F30">
      <w:pPr>
        <w:pStyle w:val="Heading2"/>
        <w:spacing w:line="360" w:lineRule="auto"/>
        <w:jc w:val="both"/>
        <w:rPr>
          <w:rFonts w:ascii="Times New Roman" w:hAnsi="Times New Roman" w:cs="Times New Roman"/>
        </w:rPr>
      </w:pPr>
      <w:bookmarkStart w:id="8" w:name="_Toc261267447"/>
      <w:r w:rsidRPr="00A26F7F">
        <w:rPr>
          <w:rFonts w:ascii="Times New Roman" w:hAnsi="Times New Roman" w:cs="Times New Roman"/>
        </w:rPr>
        <w:t>OWL API:</w:t>
      </w:r>
      <w:bookmarkEnd w:id="8"/>
    </w:p>
    <w:p w14:paraId="62CFBD88"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The job of OWL API is to communicate between the Web Ontology Language (OWL) and any other program.</w:t>
      </w:r>
    </w:p>
    <w:p w14:paraId="56A704C3" w14:textId="77777777" w:rsidR="007D2F30" w:rsidRPr="00A26F7F" w:rsidRDefault="007D2F30" w:rsidP="007D2F30">
      <w:pPr>
        <w:pStyle w:val="Heading3"/>
        <w:spacing w:line="360" w:lineRule="auto"/>
        <w:rPr>
          <w:rFonts w:ascii="Times New Roman" w:hAnsi="Times New Roman" w:cs="Times New Roman"/>
        </w:rPr>
      </w:pPr>
      <w:bookmarkStart w:id="9" w:name="_Toc261267448"/>
      <w:r w:rsidRPr="00A26F7F">
        <w:rPr>
          <w:rFonts w:ascii="Times New Roman" w:hAnsi="Times New Roman" w:cs="Times New Roman"/>
        </w:rPr>
        <w:t>OWL</w:t>
      </w:r>
      <w:bookmarkEnd w:id="9"/>
    </w:p>
    <w:p w14:paraId="606E9E6E"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is a semantic web language to represent things about the world, group of things, and the relations between the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 xml:space="preserve">. OWL is a W3C recommendation since 2004, and then OWL 2 was published in 2009, followed with a second edition in 2012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7, 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 9]&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w:t>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documents are called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These ontologies can be put into the web or into a local computer depending on the need. The advantage of ontologies in the web is that they can be referenced from or reference to other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Ontologies station in a local computer used local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0" w:name="_Toc261267449"/>
      <w:r w:rsidRPr="00A26F7F">
        <w:rPr>
          <w:rFonts w:ascii="Times New Roman" w:hAnsi="Times New Roman" w:cs="Times New Roman"/>
        </w:rPr>
        <w:t>OWL API</w:t>
      </w:r>
      <w:bookmarkEnd w:id="10"/>
    </w:p>
    <w:p w14:paraId="04AAF4BA"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64B6D5D7"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noProof/>
        </w:rPr>
        <w:drawing>
          <wp:anchor distT="0" distB="0" distL="114300" distR="114300" simplePos="0" relativeHeight="251660288" behindDoc="0" locked="0" layoutInCell="1" allowOverlap="1" wp14:anchorId="769D3184" wp14:editId="07819935">
            <wp:simplePos x="0" y="0"/>
            <wp:positionH relativeFrom="column">
              <wp:posOffset>663575</wp:posOffset>
            </wp:positionH>
            <wp:positionV relativeFrom="paragraph">
              <wp:posOffset>904875</wp:posOffset>
            </wp:positionV>
            <wp:extent cx="3908425" cy="2158365"/>
            <wp:effectExtent l="25400" t="25400" r="28575" b="260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0">
                      <a:extLst>
                        <a:ext uri="{28A0092B-C50C-407E-A947-70E740481C1C}">
                          <a14:useLocalDpi xmlns:a14="http://schemas.microsoft.com/office/drawing/2010/main" val="0"/>
                        </a:ext>
                      </a:extLst>
                    </a:blip>
                    <a:stretch>
                      <a:fillRect/>
                    </a:stretch>
                  </pic:blipFill>
                  <pic:spPr>
                    <a:xfrm>
                      <a:off x="0" y="0"/>
                      <a:ext cx="3908425" cy="21583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55367A36" w14:textId="77777777" w:rsidR="007D2F30" w:rsidRPr="00A26F7F" w:rsidRDefault="007D2F30" w:rsidP="007D2F30">
      <w:pPr>
        <w:pStyle w:val="Caption"/>
        <w:rPr>
          <w:rFonts w:ascii="Times New Roman" w:hAnsi="Times New Roman" w:cs="Times New Roman"/>
        </w:rPr>
      </w:pPr>
      <w:r w:rsidRPr="00A26F7F">
        <w:rPr>
          <w:rFonts w:ascii="Times New Roman" w:hAnsi="Times New Roman" w:cs="Times New Roman"/>
        </w:rPr>
        <w:t xml:space="preserve">                    </w:t>
      </w:r>
      <w:bookmarkStart w:id="11" w:name="_Toc259800988"/>
      <w:bookmarkStart w:id="12" w:name="_Toc259972060"/>
      <w:r w:rsidRPr="00A26F7F">
        <w:rPr>
          <w:rFonts w:ascii="Times New Roman" w:hAnsi="Times New Roman" w:cs="Times New Roman"/>
        </w:rPr>
        <w:t>Figure 2.</w:t>
      </w:r>
      <w:r w:rsidRPr="00A26F7F">
        <w:rPr>
          <w:rFonts w:ascii="Times New Roman" w:hAnsi="Times New Roman" w:cs="Times New Roman"/>
        </w:rPr>
        <w:fldChar w:fldCharType="begin"/>
      </w:r>
      <w:r w:rsidRPr="00A26F7F">
        <w:rPr>
          <w:rFonts w:ascii="Times New Roman" w:hAnsi="Times New Roman" w:cs="Times New Roman"/>
        </w:rPr>
        <w:instrText xml:space="preserve"> SEQ Figure \* ARABIC </w:instrText>
      </w:r>
      <w:r w:rsidRPr="00A26F7F">
        <w:rPr>
          <w:rFonts w:ascii="Times New Roman" w:hAnsi="Times New Roman" w:cs="Times New Roman"/>
        </w:rPr>
        <w:fldChar w:fldCharType="separate"/>
      </w:r>
      <w:r w:rsidR="006E1131">
        <w:rPr>
          <w:rFonts w:ascii="Times New Roman" w:hAnsi="Times New Roman" w:cs="Times New Roman"/>
          <w:noProof/>
        </w:rPr>
        <w:t>1</w:t>
      </w:r>
      <w:r w:rsidRPr="00A26F7F">
        <w:rPr>
          <w:rFonts w:ascii="Times New Roman" w:hAnsi="Times New Roman" w:cs="Times New Roman"/>
        </w:rPr>
        <w:fldChar w:fldCharType="end"/>
      </w:r>
      <w:r w:rsidRPr="00A26F7F">
        <w:rPr>
          <w:rFonts w:ascii="Times New Roman" w:hAnsi="Times New Roman" w:cs="Times New Roman"/>
        </w:rPr>
        <w:t xml:space="preserve">.2-1: UML diagram showing the management of ontologies using OWL API </w:t>
      </w:r>
      <w:bookmarkEnd w:id="11"/>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bookmarkEnd w:id="12"/>
      <w:r w:rsidRPr="00A26F7F">
        <w:rPr>
          <w:rFonts w:ascii="Times New Roman" w:hAnsi="Times New Roman" w:cs="Times New Roman"/>
          <w:noProof/>
        </w:rPr>
        <w:t>[9]</w:t>
      </w:r>
      <w:r w:rsidRPr="00A26F7F">
        <w:rPr>
          <w:rFonts w:ascii="Times New Roman" w:hAnsi="Times New Roman" w:cs="Times New Roman"/>
        </w:rPr>
        <w:fldChar w:fldCharType="end"/>
      </w:r>
    </w:p>
    <w:p w14:paraId="25FB530B"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xml:space="preserve">, and Pellet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7503B8E" w14:textId="3CCC40A0" w:rsidR="002A28CE"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7735BDEE" w14:textId="77777777" w:rsidR="0068334E" w:rsidRPr="008F7452" w:rsidRDefault="0068334E" w:rsidP="008F7452">
      <w:pPr>
        <w:spacing w:line="360" w:lineRule="auto"/>
        <w:jc w:val="both"/>
        <w:rPr>
          <w:rFonts w:ascii="Times New Roman" w:hAnsi="Times New Roman" w:cs="Times New Roman"/>
        </w:rPr>
      </w:pP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3" w:name="_Toc261267450"/>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3"/>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4" w:name="_Toc261267451"/>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4"/>
    </w:p>
    <w:p w14:paraId="18850027" w14:textId="4A680BCA"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C10AB1">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C10AB1">
        <w:rPr>
          <w:rFonts w:ascii="Times New Roman" w:hAnsi="Times New Roman" w:cs="Times New Roman"/>
          <w:noProof/>
        </w:rPr>
        <w:t>[10]</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53F7A">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53F7A">
        <w:rPr>
          <w:rFonts w:ascii="Times New Roman" w:hAnsi="Times New Roman" w:cs="Times New Roman"/>
          <w:noProof/>
        </w:rPr>
        <w:t>[10]</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661084">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661084">
        <w:rPr>
          <w:rFonts w:ascii="Times New Roman" w:hAnsi="Times New Roman" w:cs="Times New Roman"/>
          <w:noProof/>
        </w:rPr>
        <w:t>[10]</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0B0FDC"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0B0FDC" w:rsidRPr="00A26F7F">
        <w:rPr>
          <w:rFonts w:ascii="Times New Roman" w:hAnsi="Times New Roman" w:cs="Times New Roman"/>
          <w:noProof/>
        </w:rPr>
        <w:t>[10]</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0B0FDC"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0B0FDC" w:rsidRPr="00A26F7F">
        <w:rPr>
          <w:rFonts w:ascii="Times New Roman" w:hAnsi="Times New Roman" w:cs="Times New Roman"/>
          <w:noProof/>
        </w:rPr>
        <w:t>[10]</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4BE0B6B9"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37DE55D2" w14:textId="3D1A85CC" w:rsidR="000C5557" w:rsidRPr="00A26F7F" w:rsidRDefault="000C5557" w:rsidP="00367A22">
      <w:pPr>
        <w:spacing w:line="360" w:lineRule="auto"/>
        <w:rPr>
          <w:rFonts w:ascii="Times New Roman" w:hAnsi="Times New Roman" w:cs="Times New Roman"/>
        </w:rPr>
      </w:pPr>
      <w:r>
        <w:rPr>
          <w:rFonts w:ascii="Times New Roman" w:hAnsi="Times New Roman" w:cs="Times New Roman"/>
        </w:rPr>
        <w:t xml:space="preserve">In this project, keyword based method won’t be used as I am trying to show out the </w:t>
      </w:r>
      <w:r w:rsidR="00B158DD">
        <w:rPr>
          <w:rFonts w:ascii="Times New Roman" w:hAnsi="Times New Roman" w:cs="Times New Roman"/>
        </w:rPr>
        <w:t>benefits</w:t>
      </w:r>
      <w:r>
        <w:rPr>
          <w:rFonts w:ascii="Times New Roman" w:hAnsi="Times New Roman" w:cs="Times New Roman"/>
        </w:rPr>
        <w:t xml:space="preserve"> of using </w:t>
      </w:r>
      <w:r w:rsidR="00B158DD">
        <w:rPr>
          <w:rFonts w:ascii="Times New Roman" w:hAnsi="Times New Roman" w:cs="Times New Roman"/>
        </w:rPr>
        <w:t>ontology driven user interface.</w:t>
      </w:r>
    </w:p>
    <w:p w14:paraId="7B5A18B6" w14:textId="7298D3B4" w:rsidR="00367A22" w:rsidRDefault="00367A22" w:rsidP="001731B7">
      <w:pPr>
        <w:spacing w:line="360" w:lineRule="auto"/>
        <w:jc w:val="both"/>
        <w:rPr>
          <w:rFonts w:ascii="Times New Roman" w:hAnsi="Times New Roman" w:cs="Times New Roman"/>
        </w:rPr>
      </w:pPr>
      <w:proofErr w:type="spellStart"/>
      <w:r w:rsidRPr="00523ADC">
        <w:rPr>
          <w:rFonts w:ascii="Times New Roman" w:hAnsi="Times New Roman" w:cs="Times New Roman"/>
          <w:highlight w:val="green"/>
        </w:rPr>
        <w:t>Ontogator</w:t>
      </w:r>
      <w:proofErr w:type="spellEnd"/>
      <w:r w:rsidRPr="00523ADC">
        <w:rPr>
          <w:rFonts w:ascii="Times New Roman" w:hAnsi="Times New Roman" w:cs="Times New Roman"/>
          <w:highlight w:val="green"/>
        </w:rPr>
        <w:t xml:space="preserve"> is a system that combines the two methods ontology and multi-faceted based search </w:t>
      </w:r>
      <w:r w:rsidRPr="00523ADC">
        <w:rPr>
          <w:rFonts w:ascii="Times New Roman" w:hAnsi="Times New Roman" w:cs="Times New Roman"/>
          <w:highlight w:val="green"/>
        </w:rPr>
        <w:fldChar w:fldCharType="begin"/>
      </w:r>
      <w:r w:rsidRPr="00523ADC">
        <w:rPr>
          <w:rFonts w:ascii="Times New Roman" w:hAnsi="Times New Roman" w:cs="Times New Roman"/>
          <w:highlight w:val="gree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523ADC">
        <w:rPr>
          <w:rFonts w:ascii="Times New Roman" w:hAnsi="Times New Roman" w:cs="Times New Roman"/>
          <w:highlight w:val="green"/>
        </w:rPr>
        <w:fldChar w:fldCharType="separate"/>
      </w:r>
      <w:r w:rsidRPr="00523ADC">
        <w:rPr>
          <w:rFonts w:ascii="Times New Roman" w:hAnsi="Times New Roman" w:cs="Times New Roman"/>
          <w:noProof/>
          <w:highlight w:val="green"/>
        </w:rPr>
        <w:t>[10]</w:t>
      </w:r>
      <w:r w:rsidRPr="00523ADC">
        <w:rPr>
          <w:rFonts w:ascii="Times New Roman" w:hAnsi="Times New Roman" w:cs="Times New Roman"/>
          <w:highlight w:val="green"/>
        </w:rPr>
        <w:fldChar w:fldCharType="end"/>
      </w:r>
      <w:r w:rsidRPr="00A26F7F">
        <w:rPr>
          <w:rFonts w:ascii="Times New Roman" w:hAnsi="Times New Roman" w:cs="Times New Roman"/>
        </w:rPr>
        <w:t xml:space="preserve">. </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5F69AFF" w:rsidR="00C15CB5" w:rsidRPr="002C0F8D" w:rsidRDefault="00FA02CE" w:rsidP="008C3C90">
      <w:pPr>
        <w:pStyle w:val="Heading2"/>
        <w:spacing w:line="360" w:lineRule="auto"/>
        <w:jc w:val="both"/>
        <w:rPr>
          <w:rFonts w:ascii="Times New Roman" w:hAnsi="Times New Roman" w:cs="Times New Roman"/>
          <w:sz w:val="24"/>
          <w:szCs w:val="24"/>
        </w:rPr>
      </w:pPr>
      <w:bookmarkStart w:id="15" w:name="_Toc261267452"/>
      <w:r w:rsidRPr="002C0F8D">
        <w:rPr>
          <w:rFonts w:ascii="Times New Roman" w:hAnsi="Times New Roman" w:cs="Times New Roman"/>
          <w:sz w:val="24"/>
          <w:szCs w:val="24"/>
        </w:rPr>
        <w:t>Ontology-Based</w:t>
      </w:r>
      <w:r w:rsidR="00C15CB5" w:rsidRPr="002C0F8D">
        <w:rPr>
          <w:rFonts w:ascii="Times New Roman" w:hAnsi="Times New Roman" w:cs="Times New Roman"/>
          <w:sz w:val="24"/>
          <w:szCs w:val="24"/>
        </w:rPr>
        <w:t xml:space="preserve"> User Interface</w:t>
      </w:r>
      <w:bookmarkEnd w:id="15"/>
    </w:p>
    <w:p w14:paraId="785761F7" w14:textId="4A07E95A"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697827">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697827">
        <w:rPr>
          <w:rFonts w:ascii="Times New Roman" w:hAnsi="Times New Roman" w:cs="Times New Roman"/>
          <w:noProof/>
        </w:rPr>
        <w:t>[11]</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Letting the user kwon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8B2CE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8B2CE6">
        <w:rPr>
          <w:rFonts w:ascii="Times New Roman" w:hAnsi="Times New Roman" w:cs="Times New Roman"/>
          <w:noProof/>
        </w:rPr>
        <w:t>[11]</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everal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 xml:space="preserve">other problem.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9C1CB2">
        <w:rPr>
          <w:rFonts w:ascii="Times New Roman" w:hAnsi="Times New Roman" w:cs="Times New Roman"/>
        </w:rPr>
        <w:t xml:space="preserve"> </w:t>
      </w:r>
      <w:r w:rsidR="00BA5075">
        <w:rPr>
          <w:rFonts w:ascii="Times New Roman" w:hAnsi="Times New Roman" w:cs="Times New Roman"/>
        </w:rPr>
        <w:fldChar w:fldCharType="begin"/>
      </w:r>
      <w:r w:rsidR="00BA5075">
        <w:rPr>
          <w:rFonts w:ascii="Times New Roman" w:hAnsi="Times New Roman" w:cs="Times New Roman"/>
        </w:rPr>
        <w:instrText xml:space="preserve"> ADDIN EN.CITE &lt;EndNote&gt;&lt;Cite&gt;&lt;Author&gt;Hyvönen&lt;/Author&gt;&lt;Year&gt;2004&lt;/Year&gt;&lt;RecNum&gt;57&lt;/RecNum&gt;&lt;DisplayText&gt;[10, 11]&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A5075">
        <w:rPr>
          <w:rFonts w:ascii="Times New Roman" w:hAnsi="Times New Roman" w:cs="Times New Roman"/>
        </w:rPr>
        <w:fldChar w:fldCharType="separate"/>
      </w:r>
      <w:r w:rsidR="00BA5075">
        <w:rPr>
          <w:rFonts w:ascii="Times New Roman" w:hAnsi="Times New Roman" w:cs="Times New Roman"/>
          <w:noProof/>
        </w:rPr>
        <w:t>[10, 11]</w:t>
      </w:r>
      <w:r w:rsidR="00BA5075">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320A3B">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320A3B">
        <w:rPr>
          <w:rFonts w:ascii="Times New Roman" w:hAnsi="Times New Roman" w:cs="Times New Roman"/>
          <w:noProof/>
        </w:rPr>
        <w:t>[11]</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1FFCC6EB" w:rsidR="00614E79" w:rsidRDefault="00D44EA9" w:rsidP="00925BDC">
      <w:pPr>
        <w:spacing w:line="360" w:lineRule="auto"/>
        <w:jc w:val="both"/>
        <w:rPr>
          <w:rFonts w:ascii="Times New Roman" w:hAnsi="Times New Roman" w:cs="Times New Roman"/>
        </w:rPr>
      </w:pPr>
      <w:r>
        <w:rPr>
          <w:rFonts w:ascii="Times New Roman" w:hAnsi="Times New Roman" w:cs="Times New Roman"/>
        </w:rPr>
        <w:t>Ontology-based user interface</w:t>
      </w:r>
      <w:r w:rsidR="00E73012">
        <w:rPr>
          <w:rFonts w:ascii="Times New Roman" w:hAnsi="Times New Roman" w:cs="Times New Roman"/>
        </w:rPr>
        <w:t xml:space="preserve"> </w:t>
      </w:r>
      <w:r>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concept domain stored in ontology</w:t>
      </w:r>
      <w:r w:rsidR="003C6A25">
        <w:rPr>
          <w:rFonts w:ascii="Times New Roman" w:hAnsi="Times New Roman" w:cs="Times New Roman"/>
        </w:rPr>
        <w:t xml:space="preserve"> </w:t>
      </w:r>
      <w:r w:rsidR="003C6A25">
        <w:rPr>
          <w:rFonts w:ascii="Times New Roman" w:hAnsi="Times New Roman" w:cs="Times New Roman"/>
        </w:rPr>
        <w:fldChar w:fldCharType="begin"/>
      </w:r>
      <w:r w:rsidR="002908EC">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3C6A25">
        <w:rPr>
          <w:rFonts w:ascii="Times New Roman" w:hAnsi="Times New Roman" w:cs="Times New Roman"/>
        </w:rPr>
        <w:fldChar w:fldCharType="separate"/>
      </w:r>
      <w:r w:rsidR="002908EC">
        <w:rPr>
          <w:rFonts w:ascii="Times New Roman" w:hAnsi="Times New Roman" w:cs="Times New Roman"/>
          <w:noProof/>
        </w:rPr>
        <w:t>[4, 11]</w:t>
      </w:r>
      <w:r w:rsidR="003C6A25">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concept domain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C5B1A">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C5B1A">
        <w:rPr>
          <w:rFonts w:ascii="Times New Roman" w:hAnsi="Times New Roman" w:cs="Times New Roman"/>
          <w:noProof/>
        </w:rPr>
        <w:t>[11]</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 should act as a guide for the user</w:t>
      </w:r>
      <w:r w:rsidR="00D5152A">
        <w:rPr>
          <w:rFonts w:ascii="Times New Roman" w:hAnsi="Times New Roman" w:cs="Times New Roman"/>
        </w:rPr>
        <w:t xml:space="preserve"> </w:t>
      </w:r>
      <w:r w:rsidR="005C2BFF">
        <w:rPr>
          <w:rFonts w:ascii="Times New Roman" w:hAnsi="Times New Roman" w:cs="Times New Roman"/>
        </w:rPr>
        <w:fldChar w:fldCharType="begin"/>
      </w:r>
      <w:r w:rsidR="005C2BFF">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C2BFF">
        <w:rPr>
          <w:rFonts w:ascii="Times New Roman" w:hAnsi="Times New Roman" w:cs="Times New Roman"/>
        </w:rPr>
        <w:fldChar w:fldCharType="separate"/>
      </w:r>
      <w:r w:rsidR="005C2BFF">
        <w:rPr>
          <w:rFonts w:ascii="Times New Roman" w:hAnsi="Times New Roman" w:cs="Times New Roman"/>
          <w:noProof/>
        </w:rPr>
        <w:t>[4, 11]</w:t>
      </w:r>
      <w:r w:rsidR="005C2BFF">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87FF0">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87FF0">
        <w:rPr>
          <w:rFonts w:ascii="Times New Roman" w:hAnsi="Times New Roman" w:cs="Times New Roman"/>
          <w:noProof/>
        </w:rPr>
        <w:t>[11]</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3C33E2">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3C33E2">
        <w:rPr>
          <w:rFonts w:ascii="Times New Roman" w:hAnsi="Times New Roman" w:cs="Times New Roman"/>
          <w:noProof/>
        </w:rPr>
        <w:t>[11]</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96282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962826">
        <w:rPr>
          <w:rFonts w:ascii="Times New Roman" w:hAnsi="Times New Roman" w:cs="Times New Roman"/>
          <w:noProof/>
        </w:rPr>
        <w:t>[11]</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58372A">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58372A">
        <w:rPr>
          <w:rFonts w:ascii="Times New Roman" w:hAnsi="Times New Roman" w:cs="Times New Roman"/>
          <w:noProof/>
        </w:rPr>
        <w:t>[11]</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58372A">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58372A">
        <w:rPr>
          <w:rFonts w:ascii="Times New Roman" w:hAnsi="Times New Roman" w:cs="Times New Roman"/>
          <w:noProof/>
        </w:rPr>
        <w:t>[11]</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3A1E2A36"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B11469">
        <w:rPr>
          <w:rFonts w:ascii="Times New Roman" w:hAnsi="Times New Roman" w:cs="Times New Roman"/>
        </w:rPr>
        <w:t xml:space="preserve"> </w:t>
      </w:r>
      <w:r w:rsidR="00E84DB1">
        <w:rPr>
          <w:rFonts w:ascii="Times New Roman" w:hAnsi="Times New Roman" w:cs="Times New Roman"/>
        </w:rPr>
        <w:fldChar w:fldCharType="begin"/>
      </w:r>
      <w:r w:rsidR="00E84DB1">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E84DB1">
        <w:rPr>
          <w:rFonts w:ascii="Times New Roman" w:hAnsi="Times New Roman" w:cs="Times New Roman"/>
        </w:rPr>
        <w:fldChar w:fldCharType="separate"/>
      </w:r>
      <w:r w:rsidR="00E84DB1">
        <w:rPr>
          <w:rFonts w:ascii="Times New Roman" w:hAnsi="Times New Roman" w:cs="Times New Roman"/>
          <w:noProof/>
        </w:rPr>
        <w:t>[4, 11]</w:t>
      </w:r>
      <w:r w:rsidR="00E84DB1">
        <w:rPr>
          <w:rFonts w:ascii="Times New Roman" w:hAnsi="Times New Roman" w:cs="Times New Roman"/>
        </w:rPr>
        <w:fldChar w:fldCharType="end"/>
      </w:r>
      <w:r w:rsidR="005E3EED">
        <w:rPr>
          <w:rFonts w:ascii="Times New Roman" w:hAnsi="Times New Roman" w:cs="Times New Roman"/>
        </w:rPr>
        <w:t>.</w:t>
      </w:r>
      <w:r w:rsidR="00E84DB1">
        <w:rPr>
          <w:rFonts w:ascii="Times New Roman" w:hAnsi="Times New Roman" w:cs="Times New Roman"/>
        </w:rPr>
        <w:t xml:space="preserve"> </w:t>
      </w:r>
      <w:r w:rsidR="009F3A47">
        <w:rPr>
          <w:rFonts w:ascii="Times New Roman" w:hAnsi="Times New Roman" w:cs="Times New Roman"/>
        </w:rPr>
        <w:t xml:space="preserve">Query expressions are Description Logics (DLs) expressions and they are incremental and compositional </w:t>
      </w:r>
      <w:r w:rsidR="009F3A47">
        <w:rPr>
          <w:rFonts w:ascii="Times New Roman" w:hAnsi="Times New Roman" w:cs="Times New Roman"/>
        </w:rPr>
        <w:fldChar w:fldCharType="begin"/>
      </w:r>
      <w:r w:rsidR="009F3A47">
        <w:rPr>
          <w:rFonts w:ascii="Times New Roman" w:hAnsi="Times New Roman" w:cs="Times New Roman"/>
        </w:rPr>
        <w:instrText xml:space="preserve"> ADDIN EN.CITE &lt;EndNote&gt;&lt;Cite&gt;&lt;Author&gt;Catarci&lt;/Author&gt;&lt;Year&gt;2004&lt;/Year&gt;&lt;RecNum&gt;38&lt;/RecNum&gt;&lt;DisplayText&gt;[4, 11]&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F3A47">
        <w:rPr>
          <w:rFonts w:ascii="Times New Roman" w:hAnsi="Times New Roman" w:cs="Times New Roman"/>
        </w:rPr>
        <w:fldChar w:fldCharType="separate"/>
      </w:r>
      <w:r w:rsidR="009F3A47">
        <w:rPr>
          <w:rFonts w:ascii="Times New Roman" w:hAnsi="Times New Roman" w:cs="Times New Roman"/>
          <w:noProof/>
        </w:rPr>
        <w:t>[4, 11]</w:t>
      </w:r>
      <w:r w:rsidR="009F3A47">
        <w:rPr>
          <w:rFonts w:ascii="Times New Roman" w:hAnsi="Times New Roman" w:cs="Times New Roman"/>
        </w:rPr>
        <w:fldChar w:fldCharType="end"/>
      </w:r>
      <w:r w:rsidR="009F3A47">
        <w:rPr>
          <w:rFonts w:ascii="Times New Roman" w:hAnsi="Times New Roman" w:cs="Times New Roman"/>
        </w:rPr>
        <w:t xml:space="preserve">. </w:t>
      </w:r>
      <w:r w:rsidR="00827107">
        <w:rPr>
          <w:rFonts w:ascii="Times New Roman" w:hAnsi="Times New Roman" w:cs="Times New Roman"/>
        </w:rPr>
        <w:t>Users would not face the no-result status after running queries.</w:t>
      </w:r>
      <w:r w:rsidR="00B0182D">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0F064F">
        <w:rPr>
          <w:rFonts w:ascii="Times New Roman" w:hAnsi="Times New Roman" w:cs="Times New Roman"/>
        </w:rPr>
        <w:instrText xml:space="preserve"> ADDIN EN.CITE &lt;EndNote&gt;&lt;Cite&gt;&lt;Author&gt;Bechhofer&lt;/Author&gt;&lt;Year&gt;1999&lt;/Year&gt;&lt;RecNum&gt;60&lt;/RecNum&gt;&lt;DisplayText&gt;[12]&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0F064F">
        <w:rPr>
          <w:rFonts w:ascii="Times New Roman" w:hAnsi="Times New Roman" w:cs="Times New Roman"/>
          <w:noProof/>
        </w:rPr>
        <w:t>[12]</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F9164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F91646">
        <w:rPr>
          <w:rFonts w:ascii="Times New Roman" w:hAnsi="Times New Roman" w:cs="Times New Roman"/>
          <w:noProof/>
        </w:rPr>
        <w:t>[11]</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DL provide hierarchal model based on </w:t>
      </w:r>
      <w:r w:rsidR="0008654C">
        <w:rPr>
          <w:rFonts w:ascii="Times New Roman" w:hAnsi="Times New Roman" w:cs="Times New Roman"/>
        </w:rPr>
        <w:t>conceptual model</w:t>
      </w:r>
      <w:r w:rsidR="00A95196">
        <w:rPr>
          <w:rFonts w:ascii="Times New Roman" w:hAnsi="Times New Roman" w:cs="Times New Roman"/>
        </w:rPr>
        <w:t xml:space="preserve"> that represent classes </w:t>
      </w:r>
      <w:r w:rsidR="00407A11">
        <w:rPr>
          <w:rFonts w:ascii="Times New Roman" w:hAnsi="Times New Roman" w:cs="Times New Roman"/>
        </w:rPr>
        <w:t>of specific domain and the relationships between the instances of those classes</w:t>
      </w:r>
      <w:r w:rsidR="002A318D">
        <w:rPr>
          <w:rFonts w:ascii="Times New Roman" w:hAnsi="Times New Roman" w:cs="Times New Roman"/>
        </w:rPr>
        <w:t xml:space="preserve"> </w:t>
      </w:r>
      <w:r w:rsidR="002A318D">
        <w:rPr>
          <w:rFonts w:ascii="Times New Roman" w:hAnsi="Times New Roman" w:cs="Times New Roman"/>
        </w:rPr>
        <w:fldChar w:fldCharType="begin"/>
      </w:r>
      <w:r w:rsidR="002A318D">
        <w:rPr>
          <w:rFonts w:ascii="Times New Roman" w:hAnsi="Times New Roman" w:cs="Times New Roman"/>
        </w:rPr>
        <w:instrText xml:space="preserve"> ADDIN EN.CITE &lt;EndNote&gt;&lt;Cite&gt;&lt;Author&gt;Bechhofer&lt;/Author&gt;&lt;RecNum&gt;36&lt;/RecNum&gt;&lt;DisplayText&gt;[4, 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A318D">
        <w:rPr>
          <w:rFonts w:ascii="Times New Roman" w:hAnsi="Times New Roman" w:cs="Times New Roman"/>
        </w:rPr>
        <w:fldChar w:fldCharType="separate"/>
      </w:r>
      <w:r w:rsidR="002A318D">
        <w:rPr>
          <w:rFonts w:ascii="Times New Roman" w:hAnsi="Times New Roman" w:cs="Times New Roman"/>
          <w:noProof/>
        </w:rPr>
        <w:t>[4, 11]</w:t>
      </w:r>
      <w:r w:rsidR="002A318D">
        <w:rPr>
          <w:rFonts w:ascii="Times New Roman" w:hAnsi="Times New Roman" w:cs="Times New Roman"/>
        </w:rPr>
        <w:fldChar w:fldCharType="end"/>
      </w:r>
      <w:r w:rsidR="0008654C">
        <w:rPr>
          <w:rFonts w:ascii="Times New Roman" w:hAnsi="Times New Roman" w:cs="Times New Roman"/>
        </w:rPr>
        <w:t>.</w:t>
      </w:r>
      <w:r w:rsidR="00A9519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3923E123" w:rsidR="00831F64" w:rsidRDefault="004F712C" w:rsidP="00925BDC">
      <w:pPr>
        <w:spacing w:line="360" w:lineRule="auto"/>
        <w:jc w:val="both"/>
        <w:rPr>
          <w:rFonts w:ascii="Times New Roman" w:hAnsi="Times New Roman" w:cs="Times New Roman"/>
        </w:rPr>
      </w:pPr>
      <w:r>
        <w:rPr>
          <w:rFonts w:ascii="Times New Roman" w:hAnsi="Times New Roman" w:cs="Times New Roman"/>
        </w:rPr>
        <w:t xml:space="preserve">There are two kind of concepts that the </w:t>
      </w:r>
      <w:r w:rsidR="00CC731C">
        <w:rPr>
          <w:rFonts w:ascii="Times New Roman" w:hAnsi="Times New Roman" w:cs="Times New Roman"/>
        </w:rPr>
        <w:t xml:space="preserve">DL </w:t>
      </w:r>
      <w:r>
        <w:rPr>
          <w:rFonts w:ascii="Times New Roman" w:hAnsi="Times New Roman" w:cs="Times New Roman"/>
        </w:rPr>
        <w:t xml:space="preserve">model </w:t>
      </w:r>
      <w:r w:rsidR="004F12C5">
        <w:rPr>
          <w:rFonts w:ascii="Times New Roman" w:hAnsi="Times New Roman" w:cs="Times New Roman"/>
        </w:rPr>
        <w:t>support</w:t>
      </w:r>
      <w:r w:rsidR="006E1131">
        <w:rPr>
          <w:rFonts w:ascii="Times New Roman" w:hAnsi="Times New Roman" w:cs="Times New Roman"/>
        </w:rPr>
        <w:t xml:space="preserve"> </w:t>
      </w:r>
      <w:r w:rsidR="006E1131">
        <w:rPr>
          <w:rFonts w:ascii="Times New Roman" w:hAnsi="Times New Roman" w:cs="Times New Roman"/>
        </w:rPr>
        <w:fldChar w:fldCharType="begin"/>
      </w:r>
      <w:r w:rsidR="006E1131">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1131">
        <w:rPr>
          <w:rFonts w:ascii="Times New Roman" w:hAnsi="Times New Roman" w:cs="Times New Roman"/>
        </w:rPr>
        <w:fldChar w:fldCharType="separate"/>
      </w:r>
      <w:r w:rsidR="006E1131">
        <w:rPr>
          <w:rFonts w:ascii="Times New Roman" w:hAnsi="Times New Roman" w:cs="Times New Roman"/>
          <w:noProof/>
        </w:rPr>
        <w:t>[11]</w:t>
      </w:r>
      <w:r w:rsidR="006E1131">
        <w:rPr>
          <w:rFonts w:ascii="Times New Roman" w:hAnsi="Times New Roman" w:cs="Times New Roman"/>
        </w:rPr>
        <w:fldChar w:fldCharType="end"/>
      </w:r>
      <w:r w:rsidR="004F12C5">
        <w:rPr>
          <w:rFonts w:ascii="Times New Roman" w:hAnsi="Times New Roman" w:cs="Times New Roman"/>
        </w:rPr>
        <w:t xml:space="preserve">.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DA54B4">
        <w:rPr>
          <w:rFonts w:ascii="Times New Roman" w:hAnsi="Times New Roman" w:cs="Times New Roman"/>
        </w:rPr>
        <w:fldChar w:fldCharType="begin"/>
      </w:r>
      <w:r w:rsidR="00DA54B4">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A54B4">
        <w:rPr>
          <w:rFonts w:ascii="Times New Roman" w:hAnsi="Times New Roman" w:cs="Times New Roman"/>
        </w:rPr>
        <w:fldChar w:fldCharType="separate"/>
      </w:r>
      <w:r w:rsidR="00DA54B4">
        <w:rPr>
          <w:rFonts w:ascii="Times New Roman" w:hAnsi="Times New Roman" w:cs="Times New Roman"/>
          <w:noProof/>
        </w:rPr>
        <w:t>[11]</w:t>
      </w:r>
      <w:r w:rsidR="00DA54B4">
        <w:rPr>
          <w:rFonts w:ascii="Times New Roman" w:hAnsi="Times New Roman" w:cs="Times New Roman"/>
        </w:rPr>
        <w:fldChar w:fldCharType="end"/>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391DFD">
        <w:rPr>
          <w:rFonts w:ascii="Times New Roman" w:hAnsi="Times New Roman" w:cs="Times New Roman"/>
        </w:rPr>
        <w:t xml:space="preserve"> </w:t>
      </w:r>
      <w:r w:rsidR="00391DFD">
        <w:rPr>
          <w:rFonts w:ascii="Times New Roman" w:hAnsi="Times New Roman" w:cs="Times New Roman"/>
        </w:rPr>
        <w:fldChar w:fldCharType="begin"/>
      </w:r>
      <w:r w:rsidR="00391DFD">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91DFD">
        <w:rPr>
          <w:rFonts w:ascii="Times New Roman" w:hAnsi="Times New Roman" w:cs="Times New Roman"/>
        </w:rPr>
        <w:fldChar w:fldCharType="separate"/>
      </w:r>
      <w:r w:rsidR="00391DFD">
        <w:rPr>
          <w:rFonts w:ascii="Times New Roman" w:hAnsi="Times New Roman" w:cs="Times New Roman"/>
          <w:noProof/>
        </w:rPr>
        <w:t>[11]</w:t>
      </w:r>
      <w:r w:rsidR="00391DFD">
        <w:rPr>
          <w:rFonts w:ascii="Times New Roman" w:hAnsi="Times New Roman" w:cs="Times New Roman"/>
        </w:rPr>
        <w:fldChar w:fldCharType="end"/>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435976">
        <w:rPr>
          <w:rFonts w:ascii="Times New Roman" w:hAnsi="Times New Roman" w:cs="Times New Roman"/>
        </w:rPr>
        <w:t xml:space="preserve"> </w:t>
      </w:r>
      <w:r w:rsidR="00435976">
        <w:rPr>
          <w:rFonts w:ascii="Times New Roman" w:hAnsi="Times New Roman" w:cs="Times New Roman"/>
        </w:rPr>
        <w:fldChar w:fldCharType="begin"/>
      </w:r>
      <w:r w:rsidR="0043597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435976">
        <w:rPr>
          <w:rFonts w:ascii="Times New Roman" w:hAnsi="Times New Roman" w:cs="Times New Roman"/>
        </w:rPr>
        <w:fldChar w:fldCharType="separate"/>
      </w:r>
      <w:r w:rsidR="00435976">
        <w:rPr>
          <w:rFonts w:ascii="Times New Roman" w:hAnsi="Times New Roman" w:cs="Times New Roman"/>
          <w:noProof/>
        </w:rPr>
        <w:t>[11]</w:t>
      </w:r>
      <w:r w:rsidR="00435976">
        <w:rPr>
          <w:rFonts w:ascii="Times New Roman" w:hAnsi="Times New Roman" w:cs="Times New Roman"/>
        </w:rPr>
        <w:fldChar w:fldCharType="end"/>
      </w:r>
      <w:r w:rsidR="004A6A27">
        <w:rPr>
          <w:rFonts w:ascii="Times New Roman" w:hAnsi="Times New Roman" w:cs="Times New Roman"/>
        </w:rPr>
        <w:t>.</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E5606">
        <w:rPr>
          <w:rFonts w:ascii="Times New Roman" w:hAnsi="Times New Roman" w:cs="Times New Roman"/>
        </w:rPr>
        <w:fldChar w:fldCharType="begin"/>
      </w:r>
      <w:r w:rsidR="006E5606">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5606">
        <w:rPr>
          <w:rFonts w:ascii="Times New Roman" w:hAnsi="Times New Roman" w:cs="Times New Roman"/>
        </w:rPr>
        <w:fldChar w:fldCharType="separate"/>
      </w:r>
      <w:r w:rsidR="006E5606">
        <w:rPr>
          <w:rFonts w:ascii="Times New Roman" w:hAnsi="Times New Roman" w:cs="Times New Roman"/>
          <w:noProof/>
        </w:rPr>
        <w:t>[11]</w:t>
      </w:r>
      <w:r w:rsidR="006E5606">
        <w:rPr>
          <w:rFonts w:ascii="Times New Roman" w:hAnsi="Times New Roman" w:cs="Times New Roman"/>
        </w:rPr>
        <w:fldChar w:fldCharType="end"/>
      </w:r>
      <w:r w:rsidR="00D247E9">
        <w:rPr>
          <w:rFonts w:ascii="Times New Roman" w:hAnsi="Times New Roman" w:cs="Times New Roman"/>
        </w:rPr>
        <w:t>.</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DC2197">
        <w:rPr>
          <w:rFonts w:ascii="Times New Roman" w:hAnsi="Times New Roman" w:cs="Times New Roman"/>
        </w:rPr>
        <w:instrText xml:space="preserve"> ADDIN EN.CITE &lt;EndNote&gt;&lt;Cite&gt;&lt;Author&gt;Bechhofer&lt;/Author&gt;&lt;RecNum&gt;36&lt;/RecNum&gt;&lt;DisplayText&gt;[11]&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DC2197">
        <w:rPr>
          <w:rFonts w:ascii="Times New Roman" w:hAnsi="Times New Roman" w:cs="Times New Roman"/>
          <w:noProof/>
        </w:rPr>
        <w:t>[11]</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9D29E2">
      <w:pPr>
        <w:pStyle w:val="ListParagraph"/>
        <w:numPr>
          <w:ilvl w:val="0"/>
          <w:numId w:val="50"/>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B966BC">
      <w:pPr>
        <w:pStyle w:val="ListParagraph"/>
        <w:numPr>
          <w:ilvl w:val="0"/>
          <w:numId w:val="50"/>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B966BC">
      <w:pPr>
        <w:pStyle w:val="ListParagraph"/>
        <w:numPr>
          <w:ilvl w:val="0"/>
          <w:numId w:val="50"/>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B966BC">
      <w:pPr>
        <w:pStyle w:val="ListParagraph"/>
        <w:numPr>
          <w:ilvl w:val="0"/>
          <w:numId w:val="50"/>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5F139161"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F510AF">
        <w:rPr>
          <w:rFonts w:ascii="Times New Roman" w:hAnsi="Times New Roman" w:cs="Times New Roman"/>
        </w:rPr>
        <w:instrText xml:space="preserve"> ADDIN EN.CITE &lt;EndNote&gt;&lt;Cite&gt;&lt;Author&gt;Schreiber&lt;/Author&gt;&lt;Year&gt;2001&lt;/Year&gt;&lt;RecNum&gt;58&lt;/RecNum&gt;&lt;DisplayText&gt;[13]&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F510AF">
        <w:rPr>
          <w:rFonts w:ascii="Times New Roman" w:hAnsi="Times New Roman" w:cs="Times New Roman"/>
          <w:noProof/>
        </w:rPr>
        <w:t>[13]</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1D3933CB"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 xml:space="preserve">This application is based on The Manchester Pizza Finder application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bookmarkStart w:id="16" w:name="_GoBack"/>
      <w:bookmarkEnd w:id="16"/>
    </w:p>
    <w:p w14:paraId="07141F13" w14:textId="2D57627F" w:rsidR="00CA4DA4" w:rsidRPr="002C0F8D" w:rsidRDefault="002B2B32" w:rsidP="008C3C90">
      <w:pPr>
        <w:pStyle w:val="Heading2"/>
        <w:spacing w:line="360" w:lineRule="auto"/>
        <w:jc w:val="both"/>
        <w:rPr>
          <w:rFonts w:ascii="Times New Roman" w:hAnsi="Times New Roman" w:cs="Times New Roman"/>
          <w:sz w:val="24"/>
          <w:szCs w:val="24"/>
        </w:rPr>
      </w:pPr>
      <w:bookmarkStart w:id="17" w:name="_Toc261267453"/>
      <w:r w:rsidRPr="002C0F8D">
        <w:rPr>
          <w:rFonts w:ascii="Times New Roman" w:hAnsi="Times New Roman" w:cs="Times New Roman"/>
          <w:sz w:val="24"/>
          <w:szCs w:val="24"/>
        </w:rPr>
        <w:t>Faceted-</w:t>
      </w:r>
      <w:r w:rsidR="00CA4DA4" w:rsidRPr="002C0F8D">
        <w:rPr>
          <w:rFonts w:ascii="Times New Roman" w:hAnsi="Times New Roman" w:cs="Times New Roman"/>
          <w:sz w:val="24"/>
          <w:szCs w:val="24"/>
        </w:rPr>
        <w:t>Based Search</w:t>
      </w:r>
      <w:bookmarkEnd w:id="17"/>
    </w:p>
    <w:p w14:paraId="29F8CFE7" w14:textId="7EDF6ED2" w:rsidR="00CA4DA4" w:rsidRPr="00A26F7F" w:rsidRDefault="00CA4DA4" w:rsidP="00CA4DA4">
      <w:pPr>
        <w:spacing w:line="360" w:lineRule="auto"/>
        <w:jc w:val="both"/>
        <w:rPr>
          <w:rFonts w:ascii="Times New Roman" w:hAnsi="Times New Roman" w:cs="Times New Roman"/>
        </w:rPr>
      </w:pPr>
      <w:r w:rsidRPr="00A26F7F">
        <w:rPr>
          <w:rFonts w:ascii="Times New Roman" w:hAnsi="Times New Roman" w:cs="Times New Roman"/>
        </w:rPr>
        <w:t xml:space="preserve">Faceted search is an intelligent and efficient retrieval mechanism that allows the users to filter a collections of information based on some dimensions which called Facets </w:t>
      </w:r>
      <w:r w:rsidRPr="00A26F7F">
        <w:rPr>
          <w:rFonts w:ascii="Times New Roman" w:hAnsi="Times New Roman" w:cs="Times New Roman"/>
        </w:rPr>
        <w:fldChar w:fldCharType="begin"/>
      </w:r>
      <w:r w:rsidR="00F510AF">
        <w:rPr>
          <w:rFonts w:ascii="Times New Roman" w:hAnsi="Times New Roman" w:cs="Times New Roman"/>
        </w:rPr>
        <w:instrText xml:space="preserve"> ADDIN EN.CITE &lt;EndNote&gt;&lt;Cite&gt;&lt;Author&gt;Wikipedia&lt;/Author&gt;&lt;RecNum&gt;46&lt;/RecNum&gt;&lt;DisplayText&gt;[14, 15]&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ascii="Times New Roman" w:hAnsi="Times New Roman" w:cs="Times New Roman"/>
        </w:rPr>
        <w:fldChar w:fldCharType="separate"/>
      </w:r>
      <w:r w:rsidR="00F510AF">
        <w:rPr>
          <w:rFonts w:ascii="Times New Roman" w:hAnsi="Times New Roman" w:cs="Times New Roman"/>
          <w:noProof/>
        </w:rPr>
        <w:t>[14, 15]</w:t>
      </w:r>
      <w:r w:rsidRPr="00A26F7F">
        <w:rPr>
          <w:rFonts w:ascii="Times New Roman" w:hAnsi="Times New Roman" w:cs="Times New Roman"/>
        </w:rPr>
        <w:fldChar w:fldCharType="end"/>
      </w:r>
      <w:r w:rsidRPr="00A26F7F">
        <w:rPr>
          <w:rFonts w:ascii="Times New Roman" w:hAnsi="Times New Roman" w:cs="Times New Roman"/>
        </w:rPr>
        <w:t xml:space="preserve">. This information ordered based on multiple taxonomies, which are called faceted classification </w:t>
      </w:r>
      <w:r w:rsidRPr="00A26F7F">
        <w:rPr>
          <w:rFonts w:ascii="Times New Roman" w:hAnsi="Times New Roman" w:cs="Times New Roman"/>
        </w:rPr>
        <w:fldChar w:fldCharType="begin"/>
      </w:r>
      <w:r w:rsidR="00F510AF">
        <w:rPr>
          <w:rFonts w:ascii="Times New Roman" w:hAnsi="Times New Roman" w:cs="Times New Roman"/>
        </w:rPr>
        <w:instrText xml:space="preserve"> ADDIN EN.CITE &lt;EndNote&gt;&lt;Cite&gt;&lt;Author&gt;Wikipedia&lt;/Author&gt;&lt;RecNum&gt;47&lt;/RecNum&gt;&lt;DisplayText&gt;[14, 16]&lt;/DisplayText&gt;&lt;record&gt;&lt;rec-number&gt;47&lt;/rec-number&gt;&lt;foreign-keys&gt;&lt;key app="EN" db-id="ts25ppery0xtwlevwr5vrr0ivsptart9ve22" timestamp="1398280230"&gt;47&lt;/key&gt;&lt;/foreign-keys&gt;&lt;ref-type name="Web Page"&gt;12&lt;/ref-type&gt;&lt;contributors&gt;&lt;authors&gt;&lt;author&gt;Wikipedia&lt;/author&gt;&lt;/authors&gt;&lt;/contributors&gt;&lt;titles&gt;&lt;title&gt;Faceted classification&lt;/title&gt;&lt;/titles&gt;&lt;volume&gt;2014&lt;/volume&gt;&lt;number&gt;April 23, 2014&lt;/number&gt;&lt;dates&gt;&lt;/dates&gt;&lt;urls&gt;&lt;related-urls&gt;&lt;url&gt;http://en.wikipedia.org/wiki/Faceted_classification&lt;/url&gt;&lt;/related-urls&gt;&lt;/urls&gt;&lt;/record&gt;&lt;/Cite&gt;&lt;Cite&gt;&lt;Author&gt;Wikipedia&lt;/Author&gt;&lt;RecNum&gt;46&lt;/RecNum&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Pr="00A26F7F">
        <w:rPr>
          <w:rFonts w:ascii="Times New Roman" w:hAnsi="Times New Roman" w:cs="Times New Roman"/>
        </w:rPr>
        <w:fldChar w:fldCharType="separate"/>
      </w:r>
      <w:r w:rsidR="00F510AF">
        <w:rPr>
          <w:rFonts w:ascii="Times New Roman" w:hAnsi="Times New Roman" w:cs="Times New Roman"/>
          <w:noProof/>
        </w:rPr>
        <w:t>[14, 16]</w:t>
      </w:r>
      <w:r w:rsidRPr="00A26F7F">
        <w:rPr>
          <w:rFonts w:ascii="Times New Roman" w:hAnsi="Times New Roman" w:cs="Times New Roman"/>
        </w:rPr>
        <w:fldChar w:fldCharType="end"/>
      </w:r>
      <w:r w:rsidRPr="00A26F7F">
        <w:rPr>
          <w:rFonts w:ascii="Times New Roman" w:hAnsi="Times New Roman" w:cs="Times New Roman"/>
        </w:rPr>
        <w:t xml:space="preserve">. </w:t>
      </w:r>
    </w:p>
    <w:p w14:paraId="494CAD01" w14:textId="77777777" w:rsidR="00CA4DA4" w:rsidRPr="00A26F7F" w:rsidRDefault="00CA4DA4" w:rsidP="00CA4DA4">
      <w:pPr>
        <w:spacing w:line="360" w:lineRule="auto"/>
        <w:jc w:val="both"/>
        <w:rPr>
          <w:rFonts w:ascii="Times New Roman" w:hAnsi="Times New Roman" w:cs="Times New Roman"/>
        </w:rPr>
      </w:pPr>
    </w:p>
    <w:p w14:paraId="1D95E245" w14:textId="77777777" w:rsidR="00CA4DA4" w:rsidRDefault="00CA4DA4" w:rsidP="005F4CB1">
      <w:pPr>
        <w:spacing w:line="360" w:lineRule="auto"/>
        <w:jc w:val="both"/>
        <w:rPr>
          <w:rFonts w:ascii="Times New Roman" w:hAnsi="Times New Roman" w:cs="Times New Roman"/>
        </w:rPr>
      </w:pPr>
      <w:r w:rsidRPr="00A26F7F">
        <w:rPr>
          <w:rFonts w:ascii="Times New Roman" w:hAnsi="Times New Roman" w:cs="Times New Roman"/>
        </w:rPr>
        <w:t>This techniqu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49C0A7FD" w14:textId="77777777" w:rsidR="00C15CB5" w:rsidRPr="00A26F7F" w:rsidRDefault="00C15CB5" w:rsidP="005F4CB1">
      <w:pPr>
        <w:spacing w:line="360" w:lineRule="auto"/>
        <w:jc w:val="both"/>
        <w:rPr>
          <w:rFonts w:ascii="Times New Roman" w:hAnsi="Times New Roman" w:cs="Times New Roman"/>
        </w:rPr>
      </w:pPr>
    </w:p>
    <w:p w14:paraId="4A515E80" w14:textId="0F981D2C" w:rsidR="00034D9F" w:rsidRPr="00A26F7F" w:rsidRDefault="007D2F30" w:rsidP="005F4CB1">
      <w:pPr>
        <w:pStyle w:val="Heading2"/>
        <w:spacing w:line="360" w:lineRule="auto"/>
        <w:rPr>
          <w:rFonts w:ascii="Times New Roman" w:hAnsi="Times New Roman" w:cs="Times New Roman"/>
          <w:sz w:val="24"/>
          <w:szCs w:val="24"/>
        </w:rPr>
      </w:pPr>
      <w:bookmarkStart w:id="18" w:name="_Toc261267454"/>
      <w:r w:rsidRPr="00A26F7F">
        <w:rPr>
          <w:rFonts w:ascii="Times New Roman" w:hAnsi="Times New Roman" w:cs="Times New Roman"/>
          <w:sz w:val="24"/>
          <w:szCs w:val="24"/>
        </w:rPr>
        <w:t>Ontology Visual Querying</w:t>
      </w:r>
      <w:bookmarkEnd w:id="18"/>
    </w:p>
    <w:p w14:paraId="7F36A64D" w14:textId="77777777" w:rsidR="007D2F30" w:rsidRPr="00A26F7F" w:rsidRDefault="007D2F30" w:rsidP="00336113">
      <w:pPr>
        <w:spacing w:line="360" w:lineRule="auto"/>
        <w:jc w:val="both"/>
        <w:rPr>
          <w:rFonts w:ascii="Times New Roman" w:hAnsi="Times New Roman" w:cs="Times New Roman"/>
        </w:rPr>
      </w:pPr>
      <w:r w:rsidRPr="00A26F7F">
        <w:rPr>
          <w:rFonts w:ascii="Times New Roman" w:hAnsi="Times New Roman" w:cs="Times New Roman"/>
        </w:rPr>
        <w:t xml:space="preserve">Ontology Visual Querying is the use of the user interface and ontologies to guide for interactive query building and provide meaningful queries in intelligen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In addition, the user interface help in constructing valid and exact quer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1BC456BC"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Visual querying is not new. It has been there since almost the beginning of textual query languag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Almost all visual querying languages have two features in comm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The two features are: (1) a model to represent the stated query and (2) a way to of constructing the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sidR="00F510AF">
        <w:rPr>
          <w:rFonts w:ascii="Times New Roman" w:hAnsi="Times New Roman" w:cs="Times New Roman"/>
        </w:rPr>
        <w:instrText xml:space="preserve"> ADDIN EN.CITE &lt;EndNote&gt;&lt;Cite&gt;&lt;Author&gt;Bechhofer&lt;/Author&gt;&lt;Year&gt;2009&lt;/Year&gt;&lt;RecNum&gt;35&lt;/RecNum&gt;&lt;DisplayText&gt;[2, 17]&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sidR="00F510AF">
        <w:rPr>
          <w:rFonts w:ascii="Times New Roman" w:hAnsi="Times New Roman" w:cs="Times New Roman"/>
          <w:noProof/>
        </w:rPr>
        <w:t>[2, 17]</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user does not have to remember or know the vocabulary, since user can survey the domai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 </w:instrTex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DATA </w:instrText>
      </w:r>
      <w:r w:rsidRPr="00A26F7F">
        <w:rPr>
          <w:rFonts w:ascii="Times New Roman" w:hAnsi="Times New Roman" w:cs="Times New Roman"/>
        </w:rPr>
      </w:r>
      <w:r w:rsidRPr="00A26F7F">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Pr="00A26F7F">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Pr="00A26F7F" w:rsidRDefault="007D2F30" w:rsidP="007D2F30">
      <w:pPr>
        <w:spacing w:line="360" w:lineRule="auto"/>
        <w:jc w:val="both"/>
        <w:rPr>
          <w:rFonts w:ascii="Times New Roman" w:hAnsi="Times New Roman" w:cs="Times New Roman"/>
        </w:rPr>
      </w:pPr>
    </w:p>
    <w:p w14:paraId="07E4484D" w14:textId="77777777" w:rsidR="00CA3363" w:rsidRPr="00A26F7F" w:rsidRDefault="00CA3363" w:rsidP="002152A3">
      <w:pPr>
        <w:spacing w:line="360" w:lineRule="auto"/>
        <w:jc w:val="both"/>
        <w:rPr>
          <w:rFonts w:ascii="Times New Roman" w:hAnsi="Times New Roman" w:cs="Times New Roman"/>
        </w:rPr>
      </w:pPr>
    </w:p>
    <w:p w14:paraId="5BB66E37" w14:textId="77777777" w:rsidR="00CA3363" w:rsidRPr="00A26F7F" w:rsidRDefault="00CA3363" w:rsidP="002152A3">
      <w:pPr>
        <w:spacing w:line="360" w:lineRule="auto"/>
        <w:jc w:val="both"/>
        <w:rPr>
          <w:rFonts w:ascii="Times New Roman" w:hAnsi="Times New Roman" w:cs="Times New Roman"/>
        </w:rPr>
      </w:pP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19" w:name="_Toc261267455"/>
      <w:r w:rsidRPr="00A26F7F">
        <w:t>RESEARCH METHODS:</w:t>
      </w:r>
      <w:bookmarkEnd w:id="19"/>
    </w:p>
    <w:p w14:paraId="7D6FA748" w14:textId="7D90A919" w:rsidR="004A3795" w:rsidRPr="00A26F7F" w:rsidRDefault="004A3795" w:rsidP="00E27B46">
      <w:pPr>
        <w:pStyle w:val="Heading2"/>
        <w:spacing w:line="360" w:lineRule="auto"/>
        <w:rPr>
          <w:rFonts w:ascii="Times New Roman" w:hAnsi="Times New Roman" w:cs="Times New Roman"/>
        </w:rPr>
      </w:pPr>
      <w:bookmarkStart w:id="20" w:name="_Toc261267456"/>
      <w:r w:rsidRPr="00A26F7F">
        <w:rPr>
          <w:rFonts w:ascii="Times New Roman" w:hAnsi="Times New Roman" w:cs="Times New Roman"/>
        </w:rPr>
        <w:t>Project Plan:</w:t>
      </w:r>
      <w:bookmarkEnd w:id="20"/>
    </w:p>
    <w:p w14:paraId="3F716DDE" w14:textId="31AFF468" w:rsidR="004A3795" w:rsidRPr="00A26F7F" w:rsidRDefault="002A2758" w:rsidP="00E27B46">
      <w:pPr>
        <w:pStyle w:val="Heading2"/>
        <w:spacing w:line="360" w:lineRule="auto"/>
        <w:rPr>
          <w:rFonts w:ascii="Times New Roman" w:hAnsi="Times New Roman" w:cs="Times New Roman"/>
        </w:rPr>
      </w:pPr>
      <w:bookmarkStart w:id="21" w:name="_Toc261267457"/>
      <w:r w:rsidRPr="00A26F7F">
        <w:rPr>
          <w:rFonts w:ascii="Times New Roman" w:hAnsi="Times New Roman" w:cs="Times New Roman"/>
        </w:rPr>
        <w:t>Project Deliverables:</w:t>
      </w:r>
      <w:bookmarkEnd w:id="21"/>
    </w:p>
    <w:p w14:paraId="10F2122D" w14:textId="1AFF816E" w:rsidR="002A2758" w:rsidRPr="00A26F7F" w:rsidRDefault="003F221D" w:rsidP="00E27B46">
      <w:pPr>
        <w:pStyle w:val="Heading2"/>
        <w:spacing w:line="360" w:lineRule="auto"/>
        <w:rPr>
          <w:rFonts w:ascii="Times New Roman" w:hAnsi="Times New Roman" w:cs="Times New Roman"/>
        </w:rPr>
      </w:pPr>
      <w:bookmarkStart w:id="22" w:name="_Toc261267458"/>
      <w:r w:rsidRPr="00A26F7F">
        <w:rPr>
          <w:rFonts w:ascii="Times New Roman" w:hAnsi="Times New Roman" w:cs="Times New Roman"/>
        </w:rPr>
        <w:t>Project Evaluation Plan:</w:t>
      </w:r>
      <w:bookmarkEnd w:id="22"/>
    </w:p>
    <w:p w14:paraId="77BFFAA5" w14:textId="6236C08F" w:rsidR="003F221D" w:rsidRPr="00A26F7F" w:rsidRDefault="003F221D" w:rsidP="00E27B46">
      <w:pPr>
        <w:pStyle w:val="Heading2"/>
        <w:spacing w:line="360" w:lineRule="auto"/>
        <w:rPr>
          <w:rFonts w:ascii="Times New Roman" w:hAnsi="Times New Roman" w:cs="Times New Roman"/>
        </w:rPr>
      </w:pPr>
      <w:bookmarkStart w:id="23" w:name="_Toc261267459"/>
      <w:r w:rsidRPr="00A26F7F">
        <w:rPr>
          <w:rFonts w:ascii="Times New Roman" w:hAnsi="Times New Roman" w:cs="Times New Roman"/>
        </w:rPr>
        <w:t>Project Tools:</w:t>
      </w:r>
      <w:bookmarkEnd w:id="23"/>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4" w:name="_Toc261267460"/>
      <w:r w:rsidRPr="00A26F7F">
        <w:t>PROGRESS:</w:t>
      </w:r>
      <w:bookmarkEnd w:id="24"/>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5" w:name="_Toc261267461"/>
      <w:r w:rsidRPr="00A26F7F">
        <w:rPr>
          <w:rFonts w:ascii="Times New Roman" w:hAnsi="Times New Roman" w:cs="Times New Roman"/>
        </w:rPr>
        <w:t>Users Stories</w:t>
      </w:r>
      <w:r w:rsidR="00D053E0" w:rsidRPr="00A26F7F">
        <w:rPr>
          <w:rFonts w:ascii="Times New Roman" w:hAnsi="Times New Roman" w:cs="Times New Roman"/>
        </w:rPr>
        <w:t>:</w:t>
      </w:r>
      <w:bookmarkEnd w:id="25"/>
    </w:p>
    <w:p w14:paraId="49150EB6" w14:textId="77FF4A78" w:rsidR="00151B72" w:rsidRPr="00A26F7F" w:rsidRDefault="00151B72" w:rsidP="00DF70FE">
      <w:pPr>
        <w:pStyle w:val="Heading2"/>
        <w:spacing w:line="360" w:lineRule="auto"/>
        <w:rPr>
          <w:rFonts w:ascii="Times New Roman" w:hAnsi="Times New Roman" w:cs="Times New Roman"/>
        </w:rPr>
      </w:pPr>
      <w:bookmarkStart w:id="26" w:name="_Toc261267462"/>
      <w:r w:rsidRPr="00A26F7F">
        <w:rPr>
          <w:rFonts w:ascii="Times New Roman" w:hAnsi="Times New Roman" w:cs="Times New Roman"/>
        </w:rPr>
        <w:t>Acceptance Tests:</w:t>
      </w:r>
      <w:bookmarkEnd w:id="26"/>
    </w:p>
    <w:p w14:paraId="4531C745" w14:textId="403D56E3" w:rsidR="00751697" w:rsidRPr="00A26F7F" w:rsidRDefault="00751697" w:rsidP="00DF70FE">
      <w:pPr>
        <w:pStyle w:val="Heading2"/>
        <w:spacing w:line="360" w:lineRule="auto"/>
        <w:rPr>
          <w:rFonts w:ascii="Times New Roman" w:hAnsi="Times New Roman" w:cs="Times New Roman"/>
        </w:rPr>
      </w:pPr>
      <w:bookmarkStart w:id="27" w:name="_Toc261267463"/>
      <w:r w:rsidRPr="00A26F7F">
        <w:rPr>
          <w:rFonts w:ascii="Times New Roman" w:hAnsi="Times New Roman" w:cs="Times New Roman"/>
        </w:rPr>
        <w:t>Prototype</w:t>
      </w:r>
      <w:r w:rsidR="00002551" w:rsidRPr="00A26F7F">
        <w:rPr>
          <w:rFonts w:ascii="Times New Roman" w:hAnsi="Times New Roman" w:cs="Times New Roman"/>
        </w:rPr>
        <w:t>:</w:t>
      </w:r>
      <w:bookmarkEnd w:id="27"/>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28" w:name="_Toc259909598"/>
      <w:bookmarkStart w:id="29" w:name="_Toc261267464"/>
      <w:r w:rsidRPr="00A26F7F">
        <w:t>R</w:t>
      </w:r>
      <w:bookmarkEnd w:id="28"/>
      <w:r w:rsidRPr="00A26F7F">
        <w:t>EFERENCES:</w:t>
      </w:r>
      <w:bookmarkEnd w:id="29"/>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34664B2F" w14:textId="77777777" w:rsidR="0058372A" w:rsidRPr="0058372A" w:rsidRDefault="00C552F2" w:rsidP="0058372A">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58372A" w:rsidRPr="0058372A">
        <w:rPr>
          <w:noProof/>
        </w:rPr>
        <w:t>1.</w:t>
      </w:r>
      <w:r w:rsidR="0058372A" w:rsidRPr="0058372A">
        <w:rPr>
          <w:noProof/>
        </w:rPr>
        <w:tab/>
        <w:t xml:space="preserve">Ding, L., et al., </w:t>
      </w:r>
      <w:r w:rsidR="0058372A" w:rsidRPr="0058372A">
        <w:rPr>
          <w:i/>
          <w:noProof/>
        </w:rPr>
        <w:t>Using Ontologies in the Semantic Web: A Survey</w:t>
      </w:r>
      <w:r w:rsidR="0058372A" w:rsidRPr="0058372A">
        <w:rPr>
          <w:noProof/>
        </w:rPr>
        <w:t xml:space="preserve">, in </w:t>
      </w:r>
      <w:r w:rsidR="0058372A" w:rsidRPr="0058372A">
        <w:rPr>
          <w:i/>
          <w:noProof/>
        </w:rPr>
        <w:t>Ontologies</w:t>
      </w:r>
      <w:r w:rsidR="0058372A" w:rsidRPr="0058372A">
        <w:rPr>
          <w:noProof/>
        </w:rPr>
        <w:t>. 2007, Springer US. p. 79-113.</w:t>
      </w:r>
    </w:p>
    <w:p w14:paraId="028D29B8" w14:textId="77777777" w:rsidR="0058372A" w:rsidRPr="0058372A" w:rsidRDefault="0058372A" w:rsidP="0058372A">
      <w:pPr>
        <w:pStyle w:val="EndNoteBibliography"/>
        <w:ind w:left="720" w:hanging="720"/>
        <w:rPr>
          <w:noProof/>
        </w:rPr>
      </w:pPr>
      <w:r w:rsidRPr="0058372A">
        <w:rPr>
          <w:noProof/>
        </w:rPr>
        <w:t>2.</w:t>
      </w:r>
      <w:r w:rsidRPr="0058372A">
        <w:rPr>
          <w:noProof/>
        </w:rPr>
        <w:tab/>
        <w:t xml:space="preserve">Bechhofer, S. and N.W. Paton, </w:t>
      </w:r>
      <w:r w:rsidRPr="0058372A">
        <w:rPr>
          <w:i/>
          <w:noProof/>
        </w:rPr>
        <w:t>Ontology Visual Querying</w:t>
      </w:r>
      <w:r w:rsidRPr="0058372A">
        <w:rPr>
          <w:noProof/>
        </w:rPr>
        <w:t xml:space="preserve">, in </w:t>
      </w:r>
      <w:r w:rsidRPr="0058372A">
        <w:rPr>
          <w:i/>
          <w:noProof/>
        </w:rPr>
        <w:t>Encyclopedia of Database Systems</w:t>
      </w:r>
      <w:r w:rsidRPr="0058372A">
        <w:rPr>
          <w:noProof/>
        </w:rPr>
        <w:t>. 2009, Springer.</w:t>
      </w:r>
    </w:p>
    <w:p w14:paraId="24CB8C10" w14:textId="77777777" w:rsidR="0058372A" w:rsidRPr="0058372A" w:rsidRDefault="0058372A" w:rsidP="0058372A">
      <w:pPr>
        <w:pStyle w:val="EndNoteBibliography"/>
        <w:ind w:left="720" w:hanging="720"/>
        <w:rPr>
          <w:noProof/>
        </w:rPr>
      </w:pPr>
      <w:r w:rsidRPr="0058372A">
        <w:rPr>
          <w:noProof/>
        </w:rPr>
        <w:t>3.</w:t>
      </w:r>
      <w:r w:rsidRPr="0058372A">
        <w:rPr>
          <w:noProof/>
        </w:rPr>
        <w:tab/>
        <w:t xml:space="preserve">Stevens, R., et al., </w:t>
      </w:r>
      <w:r w:rsidRPr="0058372A">
        <w:rPr>
          <w:i/>
          <w:noProof/>
        </w:rPr>
        <w:t>TAMBIS: Transparent Access to Multiple Bioinformatics Information Sources.</w:t>
      </w:r>
      <w:r w:rsidRPr="0058372A">
        <w:rPr>
          <w:noProof/>
        </w:rPr>
        <w:t xml:space="preserve"> IBM System Journal. </w:t>
      </w:r>
      <w:r w:rsidRPr="0058372A">
        <w:rPr>
          <w:b/>
          <w:noProof/>
        </w:rPr>
        <w:t>40</w:t>
      </w:r>
      <w:r w:rsidRPr="0058372A">
        <w:rPr>
          <w:noProof/>
        </w:rPr>
        <w:t>(2): p. 532-551.</w:t>
      </w:r>
    </w:p>
    <w:p w14:paraId="4C87FD45" w14:textId="77777777" w:rsidR="0058372A" w:rsidRPr="0058372A" w:rsidRDefault="0058372A" w:rsidP="0058372A">
      <w:pPr>
        <w:pStyle w:val="EndNoteBibliography"/>
        <w:ind w:left="720" w:hanging="720"/>
        <w:rPr>
          <w:noProof/>
        </w:rPr>
      </w:pPr>
      <w:r w:rsidRPr="0058372A">
        <w:rPr>
          <w:noProof/>
        </w:rPr>
        <w:t>4.</w:t>
      </w:r>
      <w:r w:rsidRPr="0058372A">
        <w:rPr>
          <w:noProof/>
        </w:rPr>
        <w:tab/>
        <w:t xml:space="preserve">Catarci, T., et al., </w:t>
      </w:r>
      <w:r w:rsidRPr="0058372A">
        <w:rPr>
          <w:i/>
          <w:noProof/>
        </w:rPr>
        <w:t>An Ontology Based Visual Tool for Query Formulation Support.</w:t>
      </w:r>
      <w:r w:rsidRPr="0058372A">
        <w:rPr>
          <w:noProof/>
        </w:rPr>
        <w:t xml:space="preserve"> ECAI, 2004: p. 308-312.</w:t>
      </w:r>
    </w:p>
    <w:p w14:paraId="3205422B" w14:textId="4AC3EC57" w:rsidR="0058372A" w:rsidRPr="0058372A" w:rsidRDefault="0058372A" w:rsidP="0058372A">
      <w:pPr>
        <w:pStyle w:val="EndNoteBibliography"/>
        <w:ind w:left="720" w:hanging="720"/>
        <w:rPr>
          <w:noProof/>
        </w:rPr>
      </w:pPr>
      <w:r w:rsidRPr="0058372A">
        <w:rPr>
          <w:noProof/>
        </w:rPr>
        <w:t>5.</w:t>
      </w:r>
      <w:r w:rsidRPr="0058372A">
        <w:rPr>
          <w:noProof/>
        </w:rPr>
        <w:tab/>
        <w:t xml:space="preserve">Bechhofer, S. </w:t>
      </w:r>
      <w:r w:rsidRPr="0058372A">
        <w:rPr>
          <w:i/>
          <w:noProof/>
        </w:rPr>
        <w:t>The Manchester Sushi Finder - Project Page</w:t>
      </w:r>
      <w:r w:rsidRPr="0058372A">
        <w:rPr>
          <w:noProof/>
        </w:rPr>
        <w:t xml:space="preserve">. 2014  [cited 2014 March 5, 2014]; Available from: </w:t>
      </w:r>
      <w:hyperlink r:id="rId11" w:history="1">
        <w:r w:rsidRPr="0058372A">
          <w:rPr>
            <w:rStyle w:val="Hyperlink"/>
            <w:rFonts w:asciiTheme="minorHAnsi" w:hAnsiTheme="minorHAnsi"/>
            <w:noProof/>
          </w:rPr>
          <w:t>http://studentnet.cs.manchester.ac.uk/pgt/2013/COMP60990/project/projectbookdetails.php?projectid=20889</w:t>
        </w:r>
      </w:hyperlink>
      <w:r w:rsidRPr="0058372A">
        <w:rPr>
          <w:noProof/>
        </w:rPr>
        <w:t>.</w:t>
      </w:r>
    </w:p>
    <w:p w14:paraId="22EF4E2C" w14:textId="50DEE660" w:rsidR="0058372A" w:rsidRPr="0058372A" w:rsidRDefault="0058372A" w:rsidP="0058372A">
      <w:pPr>
        <w:pStyle w:val="EndNoteBibliography"/>
        <w:ind w:left="720" w:hanging="720"/>
        <w:rPr>
          <w:noProof/>
        </w:rPr>
      </w:pPr>
      <w:r w:rsidRPr="0058372A">
        <w:rPr>
          <w:noProof/>
        </w:rPr>
        <w:t>6.</w:t>
      </w:r>
      <w:r w:rsidRPr="0058372A">
        <w:rPr>
          <w:noProof/>
        </w:rPr>
        <w:tab/>
        <w:t xml:space="preserve">Wikipedia. </w:t>
      </w:r>
      <w:r w:rsidRPr="0058372A">
        <w:rPr>
          <w:i/>
          <w:noProof/>
        </w:rPr>
        <w:t>Application programming interface</w:t>
      </w:r>
      <w:r w:rsidRPr="0058372A">
        <w:rPr>
          <w:noProof/>
        </w:rPr>
        <w:t xml:space="preserve">.  [cited 2014 April 21, 2014]; Available from: </w:t>
      </w:r>
      <w:hyperlink r:id="rId12" w:history="1">
        <w:r w:rsidRPr="0058372A">
          <w:rPr>
            <w:rStyle w:val="Hyperlink"/>
            <w:rFonts w:asciiTheme="minorHAnsi" w:hAnsiTheme="minorHAnsi"/>
            <w:noProof/>
          </w:rPr>
          <w:t>http://en.wikipedia.org/wiki/Application_programming_interface</w:t>
        </w:r>
      </w:hyperlink>
      <w:r w:rsidRPr="0058372A">
        <w:rPr>
          <w:noProof/>
        </w:rPr>
        <w:t>.</w:t>
      </w:r>
    </w:p>
    <w:p w14:paraId="1F20EAFA" w14:textId="29CBD5EC" w:rsidR="0058372A" w:rsidRPr="0058372A" w:rsidRDefault="0058372A" w:rsidP="0058372A">
      <w:pPr>
        <w:pStyle w:val="EndNoteBibliography"/>
        <w:ind w:left="720" w:hanging="720"/>
        <w:rPr>
          <w:noProof/>
        </w:rPr>
      </w:pPr>
      <w:r w:rsidRPr="0058372A">
        <w:rPr>
          <w:noProof/>
        </w:rPr>
        <w:t>7.</w:t>
      </w:r>
      <w:r w:rsidRPr="0058372A">
        <w:rPr>
          <w:noProof/>
        </w:rPr>
        <w:tab/>
        <w:t xml:space="preserve">Group, W.C.O.W. </w:t>
      </w:r>
      <w:r w:rsidRPr="0058372A">
        <w:rPr>
          <w:i/>
          <w:noProof/>
        </w:rPr>
        <w:t>Web Ontology Language (OWL)</w:t>
      </w:r>
      <w:r w:rsidRPr="0058372A">
        <w:rPr>
          <w:noProof/>
        </w:rPr>
        <w:t xml:space="preserve">. 2012  [cited 2014 April 19, 2014]; Available from: </w:t>
      </w:r>
      <w:hyperlink r:id="rId13" w:history="1">
        <w:r w:rsidRPr="0058372A">
          <w:rPr>
            <w:rStyle w:val="Hyperlink"/>
            <w:rFonts w:asciiTheme="minorHAnsi" w:hAnsiTheme="minorHAnsi"/>
            <w:noProof/>
          </w:rPr>
          <w:t>http://www.w3.org/2001/sw/wiki/OWL</w:t>
        </w:r>
      </w:hyperlink>
      <w:r w:rsidRPr="0058372A">
        <w:rPr>
          <w:noProof/>
        </w:rPr>
        <w:t>.</w:t>
      </w:r>
    </w:p>
    <w:p w14:paraId="70AD8B4F" w14:textId="77777777" w:rsidR="0058372A" w:rsidRPr="0058372A" w:rsidRDefault="0058372A" w:rsidP="0058372A">
      <w:pPr>
        <w:pStyle w:val="EndNoteBibliography"/>
        <w:ind w:left="720" w:hanging="720"/>
        <w:rPr>
          <w:noProof/>
        </w:rPr>
      </w:pPr>
      <w:r w:rsidRPr="0058372A">
        <w:rPr>
          <w:noProof/>
        </w:rPr>
        <w:t>8.</w:t>
      </w:r>
      <w:r w:rsidRPr="0058372A">
        <w:rPr>
          <w:noProof/>
        </w:rPr>
        <w:tab/>
        <w:t xml:space="preserve">Davis, R., H. Shrobe, and P. Szolovits, </w:t>
      </w:r>
      <w:r w:rsidRPr="0058372A">
        <w:rPr>
          <w:i/>
          <w:noProof/>
        </w:rPr>
        <w:t>What is a Knowledge Representation?</w:t>
      </w:r>
      <w:r w:rsidRPr="0058372A">
        <w:rPr>
          <w:noProof/>
        </w:rPr>
        <w:t xml:space="preserve">, in </w:t>
      </w:r>
      <w:r w:rsidRPr="0058372A">
        <w:rPr>
          <w:i/>
          <w:noProof/>
        </w:rPr>
        <w:t>AI Magazine</w:t>
      </w:r>
      <w:r w:rsidRPr="0058372A">
        <w:rPr>
          <w:noProof/>
        </w:rPr>
        <w:t>. 1993. p. 17-33.</w:t>
      </w:r>
    </w:p>
    <w:p w14:paraId="6DB8293C" w14:textId="77777777" w:rsidR="0058372A" w:rsidRPr="0058372A" w:rsidRDefault="0058372A" w:rsidP="0058372A">
      <w:pPr>
        <w:pStyle w:val="EndNoteBibliography"/>
        <w:ind w:left="720" w:hanging="720"/>
        <w:rPr>
          <w:noProof/>
        </w:rPr>
      </w:pPr>
      <w:r w:rsidRPr="0058372A">
        <w:rPr>
          <w:noProof/>
        </w:rPr>
        <w:t>9.</w:t>
      </w:r>
      <w:r w:rsidRPr="0058372A">
        <w:rPr>
          <w:noProof/>
        </w:rPr>
        <w:tab/>
        <w:t xml:space="preserve">M, H. and B. S, </w:t>
      </w:r>
      <w:r w:rsidRPr="0058372A">
        <w:rPr>
          <w:i/>
          <w:noProof/>
        </w:rPr>
        <w:t>The OWL API: A Java API for OWL ontologies.</w:t>
      </w:r>
      <w:r w:rsidRPr="0058372A">
        <w:rPr>
          <w:noProof/>
        </w:rPr>
        <w:t xml:space="preserve"> Semantic Web, 2011. </w:t>
      </w:r>
      <w:r w:rsidRPr="0058372A">
        <w:rPr>
          <w:b/>
          <w:noProof/>
        </w:rPr>
        <w:t>2</w:t>
      </w:r>
      <w:r w:rsidRPr="0058372A">
        <w:rPr>
          <w:noProof/>
        </w:rPr>
        <w:t>(Number 1 / 2011): p. 11-21.</w:t>
      </w:r>
    </w:p>
    <w:p w14:paraId="0B1CD963" w14:textId="77777777" w:rsidR="0058372A" w:rsidRPr="0058372A" w:rsidRDefault="0058372A" w:rsidP="0058372A">
      <w:pPr>
        <w:pStyle w:val="EndNoteBibliography"/>
        <w:ind w:left="720" w:hanging="720"/>
        <w:rPr>
          <w:noProof/>
        </w:rPr>
      </w:pPr>
      <w:r w:rsidRPr="0058372A">
        <w:rPr>
          <w:noProof/>
        </w:rPr>
        <w:t>10.</w:t>
      </w:r>
      <w:r w:rsidRPr="0058372A">
        <w:rPr>
          <w:noProof/>
        </w:rPr>
        <w:tab/>
        <w:t xml:space="preserve">Hyvönen, E., S. Saarela, and K. Viljanen, </w:t>
      </w:r>
      <w:r w:rsidRPr="0058372A">
        <w:rPr>
          <w:i/>
          <w:noProof/>
        </w:rPr>
        <w:t>Application of ontology techniques to view-based semantic search and browsing</w:t>
      </w:r>
      <w:r w:rsidRPr="0058372A">
        <w:rPr>
          <w:noProof/>
        </w:rPr>
        <w:t xml:space="preserve">, in </w:t>
      </w:r>
      <w:r w:rsidRPr="0058372A">
        <w:rPr>
          <w:i/>
          <w:noProof/>
        </w:rPr>
        <w:t>The Semantic Web: Research and Applications</w:t>
      </w:r>
      <w:r w:rsidRPr="0058372A">
        <w:rPr>
          <w:noProof/>
        </w:rPr>
        <w:t>. 2004, Springer. p. 92-106.</w:t>
      </w:r>
    </w:p>
    <w:p w14:paraId="74FFC15C" w14:textId="77777777" w:rsidR="0058372A" w:rsidRPr="0058372A" w:rsidRDefault="0058372A" w:rsidP="0058372A">
      <w:pPr>
        <w:pStyle w:val="EndNoteBibliography"/>
        <w:ind w:left="720" w:hanging="720"/>
        <w:rPr>
          <w:i/>
          <w:noProof/>
        </w:rPr>
      </w:pPr>
      <w:r w:rsidRPr="0058372A">
        <w:rPr>
          <w:noProof/>
        </w:rPr>
        <w:t>11.</w:t>
      </w:r>
      <w:r w:rsidRPr="0058372A">
        <w:rPr>
          <w:noProof/>
        </w:rPr>
        <w:tab/>
        <w:t xml:space="preserve">Bechhofer, S., et al., </w:t>
      </w:r>
      <w:r w:rsidRPr="0058372A">
        <w:rPr>
          <w:i/>
          <w:noProof/>
        </w:rPr>
        <w:t>Guiding the User: An Ontology Driven Interface.</w:t>
      </w:r>
    </w:p>
    <w:p w14:paraId="766271CE" w14:textId="77777777" w:rsidR="0058372A" w:rsidRPr="0058372A" w:rsidRDefault="0058372A" w:rsidP="0058372A">
      <w:pPr>
        <w:pStyle w:val="EndNoteBibliography"/>
        <w:ind w:left="720" w:hanging="720"/>
        <w:rPr>
          <w:noProof/>
        </w:rPr>
      </w:pPr>
      <w:r w:rsidRPr="0058372A">
        <w:rPr>
          <w:noProof/>
        </w:rPr>
        <w:t>12.</w:t>
      </w:r>
      <w:r w:rsidRPr="0058372A">
        <w:rPr>
          <w:noProof/>
        </w:rPr>
        <w:tab/>
        <w:t xml:space="preserve">Bechhofer, S. and C. Goble, </w:t>
      </w:r>
      <w:r w:rsidRPr="0058372A">
        <w:rPr>
          <w:i/>
          <w:noProof/>
        </w:rPr>
        <w:t>Classification Based Navigation and Retrieval for Picture Archives</w:t>
      </w:r>
      <w:r w:rsidRPr="0058372A">
        <w:rPr>
          <w:noProof/>
        </w:rPr>
        <w:t xml:space="preserve">, in </w:t>
      </w:r>
      <w:r w:rsidRPr="0058372A">
        <w:rPr>
          <w:i/>
          <w:noProof/>
        </w:rPr>
        <w:t>Database Semantics</w:t>
      </w:r>
      <w:r w:rsidRPr="0058372A">
        <w:rPr>
          <w:noProof/>
        </w:rPr>
        <w:t>. 1999, Springer. p. 291-310.</w:t>
      </w:r>
    </w:p>
    <w:p w14:paraId="6DD2C1BD" w14:textId="77777777" w:rsidR="0058372A" w:rsidRPr="0058372A" w:rsidRDefault="0058372A" w:rsidP="0058372A">
      <w:pPr>
        <w:pStyle w:val="EndNoteBibliography"/>
        <w:ind w:left="720" w:hanging="720"/>
        <w:rPr>
          <w:noProof/>
        </w:rPr>
      </w:pPr>
      <w:r w:rsidRPr="0058372A">
        <w:rPr>
          <w:noProof/>
        </w:rPr>
        <w:t>13.</w:t>
      </w:r>
      <w:r w:rsidRPr="0058372A">
        <w:rPr>
          <w:noProof/>
        </w:rPr>
        <w:tab/>
        <w:t xml:space="preserve">Schreiber, A.T.G., et al., </w:t>
      </w:r>
      <w:r w:rsidRPr="0058372A">
        <w:rPr>
          <w:i/>
          <w:noProof/>
        </w:rPr>
        <w:t>Ontology-based photo annotation.</w:t>
      </w:r>
      <w:r w:rsidRPr="0058372A">
        <w:rPr>
          <w:noProof/>
        </w:rPr>
        <w:t xml:space="preserve"> IEEE Intelligent Systems, 2001. </w:t>
      </w:r>
      <w:r w:rsidRPr="0058372A">
        <w:rPr>
          <w:b/>
          <w:noProof/>
        </w:rPr>
        <w:t>16</w:t>
      </w:r>
      <w:r w:rsidRPr="0058372A">
        <w:rPr>
          <w:noProof/>
        </w:rPr>
        <w:t>(3): p. 66-74.</w:t>
      </w:r>
    </w:p>
    <w:p w14:paraId="56191046" w14:textId="5B7AEF77" w:rsidR="0058372A" w:rsidRPr="0058372A" w:rsidRDefault="0058372A" w:rsidP="0058372A">
      <w:pPr>
        <w:pStyle w:val="EndNoteBibliography"/>
        <w:ind w:left="720" w:hanging="720"/>
        <w:rPr>
          <w:noProof/>
        </w:rPr>
      </w:pPr>
      <w:r w:rsidRPr="0058372A">
        <w:rPr>
          <w:noProof/>
        </w:rPr>
        <w:t>14.</w:t>
      </w:r>
      <w:r w:rsidRPr="0058372A">
        <w:rPr>
          <w:noProof/>
        </w:rPr>
        <w:tab/>
        <w:t xml:space="preserve">Wikipedia. </w:t>
      </w:r>
      <w:r w:rsidRPr="0058372A">
        <w:rPr>
          <w:i/>
          <w:noProof/>
        </w:rPr>
        <w:t>Faceted search</w:t>
      </w:r>
      <w:r w:rsidRPr="0058372A">
        <w:rPr>
          <w:noProof/>
        </w:rPr>
        <w:t xml:space="preserve">.  [cited 2014 April 23, 2014]; Available from: </w:t>
      </w:r>
      <w:hyperlink r:id="rId14" w:history="1">
        <w:r w:rsidRPr="0058372A">
          <w:rPr>
            <w:rStyle w:val="Hyperlink"/>
            <w:rFonts w:asciiTheme="minorHAnsi" w:hAnsiTheme="minorHAnsi"/>
            <w:noProof/>
          </w:rPr>
          <w:t>http://en.wikipedia.org/wiki/Faceted_search</w:t>
        </w:r>
      </w:hyperlink>
      <w:r w:rsidRPr="0058372A">
        <w:rPr>
          <w:noProof/>
        </w:rPr>
        <w:t>.</w:t>
      </w:r>
    </w:p>
    <w:p w14:paraId="752A0607" w14:textId="77777777" w:rsidR="0058372A" w:rsidRPr="0058372A" w:rsidRDefault="0058372A" w:rsidP="0058372A">
      <w:pPr>
        <w:pStyle w:val="EndNoteBibliography"/>
        <w:ind w:left="720" w:hanging="720"/>
        <w:rPr>
          <w:noProof/>
        </w:rPr>
      </w:pPr>
      <w:r w:rsidRPr="0058372A">
        <w:rPr>
          <w:noProof/>
        </w:rPr>
        <w:t>15.</w:t>
      </w:r>
      <w:r w:rsidRPr="0058372A">
        <w:rPr>
          <w:noProof/>
        </w:rPr>
        <w:tab/>
        <w:t xml:space="preserve">Smith, D.A. and N.R. Shadbolt, </w:t>
      </w:r>
      <w:r w:rsidRPr="0058372A">
        <w:rPr>
          <w:i/>
          <w:noProof/>
        </w:rPr>
        <w:t>FacetOntology: Expressive Descriptions of Facets in the Semantic Web</w:t>
      </w:r>
      <w:r w:rsidRPr="0058372A">
        <w:rPr>
          <w:noProof/>
        </w:rPr>
        <w:t xml:space="preserve">, in </w:t>
      </w:r>
      <w:r w:rsidRPr="0058372A">
        <w:rPr>
          <w:i/>
          <w:noProof/>
        </w:rPr>
        <w:t>Semantic Technology</w:t>
      </w:r>
      <w:r w:rsidRPr="0058372A">
        <w:rPr>
          <w:noProof/>
        </w:rPr>
        <w:t>. 2013, Springer. p. 223-238.</w:t>
      </w:r>
    </w:p>
    <w:p w14:paraId="612F2E03" w14:textId="1426C62D" w:rsidR="0058372A" w:rsidRPr="0058372A" w:rsidRDefault="0058372A" w:rsidP="0058372A">
      <w:pPr>
        <w:pStyle w:val="EndNoteBibliography"/>
        <w:ind w:left="720" w:hanging="720"/>
        <w:rPr>
          <w:noProof/>
        </w:rPr>
      </w:pPr>
      <w:r w:rsidRPr="0058372A">
        <w:rPr>
          <w:noProof/>
        </w:rPr>
        <w:t>16.</w:t>
      </w:r>
      <w:r w:rsidRPr="0058372A">
        <w:rPr>
          <w:noProof/>
        </w:rPr>
        <w:tab/>
        <w:t xml:space="preserve">Wikipedia. </w:t>
      </w:r>
      <w:r w:rsidRPr="0058372A">
        <w:rPr>
          <w:i/>
          <w:noProof/>
        </w:rPr>
        <w:t>Faceted classification</w:t>
      </w:r>
      <w:r w:rsidRPr="0058372A">
        <w:rPr>
          <w:noProof/>
        </w:rPr>
        <w:t xml:space="preserve">.  [cited 2014 April 23, 2014]; Available from: </w:t>
      </w:r>
      <w:hyperlink r:id="rId15" w:history="1">
        <w:r w:rsidRPr="0058372A">
          <w:rPr>
            <w:rStyle w:val="Hyperlink"/>
            <w:rFonts w:asciiTheme="minorHAnsi" w:hAnsiTheme="minorHAnsi"/>
            <w:noProof/>
          </w:rPr>
          <w:t>http://en.wikipedia.org/wiki/Faceted_classification</w:t>
        </w:r>
      </w:hyperlink>
      <w:r w:rsidRPr="0058372A">
        <w:rPr>
          <w:noProof/>
        </w:rPr>
        <w:t>.</w:t>
      </w:r>
    </w:p>
    <w:p w14:paraId="6E61EE7F" w14:textId="77777777" w:rsidR="0058372A" w:rsidRPr="0058372A" w:rsidRDefault="0058372A" w:rsidP="0058372A">
      <w:pPr>
        <w:pStyle w:val="EndNoteBibliography"/>
        <w:ind w:left="720" w:hanging="720"/>
        <w:rPr>
          <w:noProof/>
        </w:rPr>
      </w:pPr>
      <w:r w:rsidRPr="0058372A">
        <w:rPr>
          <w:noProof/>
        </w:rPr>
        <w:t>17.</w:t>
      </w:r>
      <w:r w:rsidRPr="0058372A">
        <w:rPr>
          <w:noProof/>
        </w:rPr>
        <w:tab/>
        <w:t xml:space="preserve">Catarci, T., et al., </w:t>
      </w:r>
      <w:r w:rsidRPr="0058372A">
        <w:rPr>
          <w:i/>
          <w:noProof/>
        </w:rPr>
        <w:t>Visual query systems for databases: A survey.</w:t>
      </w:r>
      <w:r w:rsidRPr="0058372A">
        <w:rPr>
          <w:noProof/>
        </w:rPr>
        <w:t xml:space="preserve"> Journal of Visual Languages and Computing, 1997. </w:t>
      </w:r>
      <w:r w:rsidRPr="0058372A">
        <w:rPr>
          <w:b/>
          <w:noProof/>
        </w:rPr>
        <w:t>8</w:t>
      </w:r>
      <w:r w:rsidRPr="0058372A">
        <w:rPr>
          <w:noProof/>
        </w:rPr>
        <w:t>: p. 215-260.</w:t>
      </w:r>
    </w:p>
    <w:p w14:paraId="57D6D246" w14:textId="60BDDA05"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685DCC">
      <w:footerReference w:type="default" r:id="rId16"/>
      <w:pgSz w:w="11900" w:h="16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465D93" w:rsidRDefault="00465D93" w:rsidP="00D00443">
      <w:r>
        <w:separator/>
      </w:r>
    </w:p>
  </w:endnote>
  <w:endnote w:type="continuationSeparator" w:id="0">
    <w:p w14:paraId="7BF6819B" w14:textId="77777777" w:rsidR="00465D93" w:rsidRDefault="00465D93"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465D93" w:rsidRPr="00326A8E" w:rsidRDefault="00465D93"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0B6D83">
      <w:rPr>
        <w:rStyle w:val="PageNumber"/>
        <w:rFonts w:ascii="Times New Roman" w:hAnsi="Times New Roman" w:cs="Times New Roman"/>
        <w:noProof/>
      </w:rPr>
      <w:t>12</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465D93" w:rsidRDefault="00465D93" w:rsidP="00D00443">
      <w:r>
        <w:separator/>
      </w:r>
    </w:p>
  </w:footnote>
  <w:footnote w:type="continuationSeparator" w:id="0">
    <w:p w14:paraId="4BA9F06E" w14:textId="77777777" w:rsidR="00465D93" w:rsidRDefault="00465D93" w:rsidP="00D004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7655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98B44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C6B2281"/>
    <w:multiLevelType w:val="hybridMultilevel"/>
    <w:tmpl w:val="AD18DDB2"/>
    <w:lvl w:ilvl="0" w:tplc="7BE43608">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F0D070E"/>
    <w:multiLevelType w:val="multilevel"/>
    <w:tmpl w:val="D1683BFA"/>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6EA423E"/>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69548D4"/>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28894F9E"/>
    <w:multiLevelType w:val="hybridMultilevel"/>
    <w:tmpl w:val="15C6CE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28B8518C"/>
    <w:multiLevelType w:val="multilevel"/>
    <w:tmpl w:val="5D7276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A802472"/>
    <w:multiLevelType w:val="hybridMultilevel"/>
    <w:tmpl w:val="B9AA57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71560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2D61139A"/>
    <w:multiLevelType w:val="multilevel"/>
    <w:tmpl w:val="70ECA4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2EF9559B"/>
    <w:multiLevelType w:val="hybridMultilevel"/>
    <w:tmpl w:val="A746B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791E7F"/>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nsid w:val="34167167"/>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nsid w:val="359E3ED6"/>
    <w:multiLevelType w:val="multilevel"/>
    <w:tmpl w:val="C40A5C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5C873AD"/>
    <w:multiLevelType w:val="hybridMultilevel"/>
    <w:tmpl w:val="2724F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2B320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6651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4D45193E"/>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0A924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3954F4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45D43E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55FE2D6A"/>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6803ABE"/>
    <w:multiLevelType w:val="hybridMultilevel"/>
    <w:tmpl w:val="818C508C"/>
    <w:lvl w:ilvl="0" w:tplc="B3C0648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D85774"/>
    <w:multiLevelType w:val="multilevel"/>
    <w:tmpl w:val="BF9C6C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6CB40E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DDE3DC2"/>
    <w:multiLevelType w:val="hybridMultilevel"/>
    <w:tmpl w:val="1E2CC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EEB7EB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nsid w:val="706E0AAA"/>
    <w:multiLevelType w:val="hybridMultilevel"/>
    <w:tmpl w:val="B71E7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0CE5B4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1B171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726F6BF1"/>
    <w:multiLevelType w:val="hybridMultilevel"/>
    <w:tmpl w:val="A1689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nsid w:val="74B51F34"/>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764E6A9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9">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D74D9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nsid w:val="7C54673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nsid w:val="7CAE78FC"/>
    <w:multiLevelType w:val="hybridMultilevel"/>
    <w:tmpl w:val="5D727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F0751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3"/>
  </w:num>
  <w:num w:numId="2">
    <w:abstractNumId w:val="17"/>
  </w:num>
  <w:num w:numId="3">
    <w:abstractNumId w:val="33"/>
  </w:num>
  <w:num w:numId="4">
    <w:abstractNumId w:val="36"/>
  </w:num>
  <w:num w:numId="5">
    <w:abstractNumId w:val="10"/>
  </w:num>
  <w:num w:numId="6">
    <w:abstractNumId w:val="8"/>
  </w:num>
  <w:num w:numId="7">
    <w:abstractNumId w:val="4"/>
  </w:num>
  <w:num w:numId="8">
    <w:abstractNumId w:val="28"/>
  </w:num>
  <w:num w:numId="9">
    <w:abstractNumId w:val="23"/>
  </w:num>
  <w:num w:numId="10">
    <w:abstractNumId w:val="14"/>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5"/>
  </w:num>
  <w:num w:numId="14">
    <w:abstractNumId w:val="23"/>
  </w:num>
  <w:num w:numId="15">
    <w:abstractNumId w:val="6"/>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num>
  <w:num w:numId="18">
    <w:abstractNumId w:val="29"/>
  </w:num>
  <w:num w:numId="19">
    <w:abstractNumId w:val="2"/>
  </w:num>
  <w:num w:numId="20">
    <w:abstractNumId w:val="11"/>
  </w:num>
  <w:num w:numId="21">
    <w:abstractNumId w:val="37"/>
  </w:num>
  <w:num w:numId="22">
    <w:abstractNumId w:val="26"/>
  </w:num>
  <w:num w:numId="23">
    <w:abstractNumId w:val="41"/>
  </w:num>
  <w:num w:numId="24">
    <w:abstractNumId w:val="12"/>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0"/>
  </w:num>
  <w:num w:numId="27">
    <w:abstractNumId w:val="22"/>
  </w:num>
  <w:num w:numId="28">
    <w:abstractNumId w:val="3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num>
  <w:num w:numId="31">
    <w:abstractNumId w:val="43"/>
  </w:num>
  <w:num w:numId="32">
    <w:abstractNumId w:val="18"/>
  </w:num>
  <w:num w:numId="33">
    <w:abstractNumId w:val="15"/>
  </w:num>
  <w:num w:numId="34">
    <w:abstractNumId w:val="35"/>
  </w:num>
  <w:num w:numId="35">
    <w:abstractNumId w:val="24"/>
  </w:num>
  <w:num w:numId="36">
    <w:abstractNumId w:val="38"/>
  </w:num>
  <w:num w:numId="37">
    <w:abstractNumId w:val="34"/>
  </w:num>
  <w:num w:numId="38">
    <w:abstractNumId w:val="21"/>
  </w:num>
  <w:num w:numId="39">
    <w:abstractNumId w:val="3"/>
  </w:num>
  <w:num w:numId="40">
    <w:abstractNumId w:val="30"/>
  </w:num>
  <w:num w:numId="41">
    <w:abstractNumId w:val="19"/>
  </w:num>
  <w:num w:numId="42">
    <w:abstractNumId w:val="13"/>
  </w:num>
  <w:num w:numId="43">
    <w:abstractNumId w:val="42"/>
  </w:num>
  <w:num w:numId="44">
    <w:abstractNumId w:val="0"/>
  </w:num>
  <w:num w:numId="45">
    <w:abstractNumId w:val="9"/>
  </w:num>
  <w:num w:numId="46">
    <w:abstractNumId w:val="39"/>
  </w:num>
  <w:num w:numId="47">
    <w:abstractNumId w:val="31"/>
  </w:num>
  <w:num w:numId="48">
    <w:abstractNumId w:val="16"/>
  </w:num>
  <w:num w:numId="49">
    <w:abstractNumId w:val="20"/>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7&lt;/item&gt;&lt;item&gt;49&lt;/item&gt;&lt;item&gt;51&lt;/item&gt;&lt;item&gt;56&lt;/item&gt;&lt;item&gt;57&lt;/item&gt;&lt;item&gt;58&lt;/item&gt;&lt;item&gt;6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5FB7"/>
    <w:rsid w:val="00006DA1"/>
    <w:rsid w:val="00011C1E"/>
    <w:rsid w:val="00012D03"/>
    <w:rsid w:val="00014556"/>
    <w:rsid w:val="00017B30"/>
    <w:rsid w:val="00020BF0"/>
    <w:rsid w:val="00021B2C"/>
    <w:rsid w:val="000249B0"/>
    <w:rsid w:val="00030C7C"/>
    <w:rsid w:val="00032718"/>
    <w:rsid w:val="00034D9F"/>
    <w:rsid w:val="00035E33"/>
    <w:rsid w:val="000435EB"/>
    <w:rsid w:val="000547D2"/>
    <w:rsid w:val="000569F3"/>
    <w:rsid w:val="0005742D"/>
    <w:rsid w:val="00057805"/>
    <w:rsid w:val="00061573"/>
    <w:rsid w:val="00061C01"/>
    <w:rsid w:val="00062A8A"/>
    <w:rsid w:val="000651BB"/>
    <w:rsid w:val="00070601"/>
    <w:rsid w:val="00074562"/>
    <w:rsid w:val="00075EF5"/>
    <w:rsid w:val="0008153F"/>
    <w:rsid w:val="0008307A"/>
    <w:rsid w:val="0008320A"/>
    <w:rsid w:val="0008654C"/>
    <w:rsid w:val="000919D2"/>
    <w:rsid w:val="00093346"/>
    <w:rsid w:val="00096CB2"/>
    <w:rsid w:val="000A509A"/>
    <w:rsid w:val="000A61D0"/>
    <w:rsid w:val="000A78D3"/>
    <w:rsid w:val="000A7B47"/>
    <w:rsid w:val="000B08DA"/>
    <w:rsid w:val="000B0FDC"/>
    <w:rsid w:val="000B2314"/>
    <w:rsid w:val="000B6D83"/>
    <w:rsid w:val="000B6FB8"/>
    <w:rsid w:val="000B7266"/>
    <w:rsid w:val="000C153E"/>
    <w:rsid w:val="000C30EA"/>
    <w:rsid w:val="000C4713"/>
    <w:rsid w:val="000C5557"/>
    <w:rsid w:val="000C7539"/>
    <w:rsid w:val="000D00B2"/>
    <w:rsid w:val="000D141B"/>
    <w:rsid w:val="000D283A"/>
    <w:rsid w:val="000D53EA"/>
    <w:rsid w:val="000E0DCB"/>
    <w:rsid w:val="000E16FF"/>
    <w:rsid w:val="000E1D0C"/>
    <w:rsid w:val="000E33CB"/>
    <w:rsid w:val="000E3666"/>
    <w:rsid w:val="000E4081"/>
    <w:rsid w:val="000E635A"/>
    <w:rsid w:val="000E7027"/>
    <w:rsid w:val="000E7E30"/>
    <w:rsid w:val="000F064F"/>
    <w:rsid w:val="000F1492"/>
    <w:rsid w:val="000F46B9"/>
    <w:rsid w:val="000F4FDD"/>
    <w:rsid w:val="00101981"/>
    <w:rsid w:val="00104DDD"/>
    <w:rsid w:val="00105DC5"/>
    <w:rsid w:val="00111255"/>
    <w:rsid w:val="001217EC"/>
    <w:rsid w:val="001252C5"/>
    <w:rsid w:val="00130770"/>
    <w:rsid w:val="00130A30"/>
    <w:rsid w:val="0013553C"/>
    <w:rsid w:val="0013735B"/>
    <w:rsid w:val="00140012"/>
    <w:rsid w:val="00140BF0"/>
    <w:rsid w:val="00142C4E"/>
    <w:rsid w:val="00147FB0"/>
    <w:rsid w:val="001507C1"/>
    <w:rsid w:val="00150CD1"/>
    <w:rsid w:val="00151B72"/>
    <w:rsid w:val="00154188"/>
    <w:rsid w:val="00160FBE"/>
    <w:rsid w:val="001633AA"/>
    <w:rsid w:val="001637F7"/>
    <w:rsid w:val="00163DAF"/>
    <w:rsid w:val="001666E4"/>
    <w:rsid w:val="00167D9D"/>
    <w:rsid w:val="00170848"/>
    <w:rsid w:val="00171970"/>
    <w:rsid w:val="00172901"/>
    <w:rsid w:val="001731B7"/>
    <w:rsid w:val="00173492"/>
    <w:rsid w:val="001737C8"/>
    <w:rsid w:val="00174099"/>
    <w:rsid w:val="001770AB"/>
    <w:rsid w:val="001778BA"/>
    <w:rsid w:val="00180061"/>
    <w:rsid w:val="00182841"/>
    <w:rsid w:val="00182CAF"/>
    <w:rsid w:val="00183091"/>
    <w:rsid w:val="00186E0C"/>
    <w:rsid w:val="001872FB"/>
    <w:rsid w:val="00191A0F"/>
    <w:rsid w:val="00194D48"/>
    <w:rsid w:val="00195211"/>
    <w:rsid w:val="0019680C"/>
    <w:rsid w:val="001A1062"/>
    <w:rsid w:val="001A2E02"/>
    <w:rsid w:val="001A4323"/>
    <w:rsid w:val="001B162F"/>
    <w:rsid w:val="001B1C75"/>
    <w:rsid w:val="001B1FC5"/>
    <w:rsid w:val="001B3439"/>
    <w:rsid w:val="001B3B4D"/>
    <w:rsid w:val="001B5D9E"/>
    <w:rsid w:val="001B6FE1"/>
    <w:rsid w:val="001C3507"/>
    <w:rsid w:val="001C6BDA"/>
    <w:rsid w:val="001D1EA4"/>
    <w:rsid w:val="001D2C36"/>
    <w:rsid w:val="001D4ADC"/>
    <w:rsid w:val="001E0A37"/>
    <w:rsid w:val="001E3997"/>
    <w:rsid w:val="001E5F4A"/>
    <w:rsid w:val="001E654C"/>
    <w:rsid w:val="001F3EAE"/>
    <w:rsid w:val="001F4A6A"/>
    <w:rsid w:val="0020096D"/>
    <w:rsid w:val="00201197"/>
    <w:rsid w:val="00201348"/>
    <w:rsid w:val="002028C9"/>
    <w:rsid w:val="00214713"/>
    <w:rsid w:val="00214B2F"/>
    <w:rsid w:val="002152A3"/>
    <w:rsid w:val="0022105A"/>
    <w:rsid w:val="00221184"/>
    <w:rsid w:val="002266F3"/>
    <w:rsid w:val="002313C0"/>
    <w:rsid w:val="00232ADE"/>
    <w:rsid w:val="00234EDF"/>
    <w:rsid w:val="00240FCA"/>
    <w:rsid w:val="00243AE2"/>
    <w:rsid w:val="00245535"/>
    <w:rsid w:val="00246CDA"/>
    <w:rsid w:val="00251477"/>
    <w:rsid w:val="00251D49"/>
    <w:rsid w:val="00253510"/>
    <w:rsid w:val="00253B2B"/>
    <w:rsid w:val="00254091"/>
    <w:rsid w:val="00257B35"/>
    <w:rsid w:val="00260EE0"/>
    <w:rsid w:val="00261BFD"/>
    <w:rsid w:val="00261F80"/>
    <w:rsid w:val="00273FB1"/>
    <w:rsid w:val="00276244"/>
    <w:rsid w:val="00276EFC"/>
    <w:rsid w:val="002807E2"/>
    <w:rsid w:val="002818D5"/>
    <w:rsid w:val="00282B1B"/>
    <w:rsid w:val="00283B44"/>
    <w:rsid w:val="002908EC"/>
    <w:rsid w:val="002912B3"/>
    <w:rsid w:val="002913E5"/>
    <w:rsid w:val="00294A6E"/>
    <w:rsid w:val="002A0E27"/>
    <w:rsid w:val="002A1B45"/>
    <w:rsid w:val="002A1E23"/>
    <w:rsid w:val="002A2157"/>
    <w:rsid w:val="002A2758"/>
    <w:rsid w:val="002A28CE"/>
    <w:rsid w:val="002A2FD0"/>
    <w:rsid w:val="002A318D"/>
    <w:rsid w:val="002A356E"/>
    <w:rsid w:val="002A40AC"/>
    <w:rsid w:val="002A7DD7"/>
    <w:rsid w:val="002B2B32"/>
    <w:rsid w:val="002B6211"/>
    <w:rsid w:val="002B689E"/>
    <w:rsid w:val="002B7087"/>
    <w:rsid w:val="002B7165"/>
    <w:rsid w:val="002C0D2F"/>
    <w:rsid w:val="002C0F8D"/>
    <w:rsid w:val="002C2493"/>
    <w:rsid w:val="002C31B4"/>
    <w:rsid w:val="002C593C"/>
    <w:rsid w:val="002C5970"/>
    <w:rsid w:val="002D06D0"/>
    <w:rsid w:val="002D300A"/>
    <w:rsid w:val="002D4636"/>
    <w:rsid w:val="002D4A21"/>
    <w:rsid w:val="002D7243"/>
    <w:rsid w:val="002D72B8"/>
    <w:rsid w:val="002E1103"/>
    <w:rsid w:val="002E30A7"/>
    <w:rsid w:val="002E6946"/>
    <w:rsid w:val="002E7DAB"/>
    <w:rsid w:val="002F018B"/>
    <w:rsid w:val="002F01FC"/>
    <w:rsid w:val="002F3AF8"/>
    <w:rsid w:val="002F41CD"/>
    <w:rsid w:val="002F590B"/>
    <w:rsid w:val="002F7448"/>
    <w:rsid w:val="00301A17"/>
    <w:rsid w:val="003047E8"/>
    <w:rsid w:val="00306AF0"/>
    <w:rsid w:val="003117D1"/>
    <w:rsid w:val="003140B4"/>
    <w:rsid w:val="00314D61"/>
    <w:rsid w:val="00320875"/>
    <w:rsid w:val="00320A3B"/>
    <w:rsid w:val="003259F0"/>
    <w:rsid w:val="00326A8E"/>
    <w:rsid w:val="00332E8C"/>
    <w:rsid w:val="00333E91"/>
    <w:rsid w:val="0033447C"/>
    <w:rsid w:val="003346CA"/>
    <w:rsid w:val="00336113"/>
    <w:rsid w:val="0033685C"/>
    <w:rsid w:val="003378B2"/>
    <w:rsid w:val="00342FB8"/>
    <w:rsid w:val="003437C0"/>
    <w:rsid w:val="00346369"/>
    <w:rsid w:val="00353761"/>
    <w:rsid w:val="00354C5B"/>
    <w:rsid w:val="00360839"/>
    <w:rsid w:val="0036319F"/>
    <w:rsid w:val="0036327E"/>
    <w:rsid w:val="00365DA2"/>
    <w:rsid w:val="00366685"/>
    <w:rsid w:val="00367A22"/>
    <w:rsid w:val="00373A5D"/>
    <w:rsid w:val="00373CE5"/>
    <w:rsid w:val="0037699E"/>
    <w:rsid w:val="0038096D"/>
    <w:rsid w:val="003817F7"/>
    <w:rsid w:val="003825BC"/>
    <w:rsid w:val="00386EE6"/>
    <w:rsid w:val="003871E7"/>
    <w:rsid w:val="00391DFD"/>
    <w:rsid w:val="00392A06"/>
    <w:rsid w:val="003932E3"/>
    <w:rsid w:val="003948B2"/>
    <w:rsid w:val="00394992"/>
    <w:rsid w:val="0039608D"/>
    <w:rsid w:val="00396F61"/>
    <w:rsid w:val="003A0351"/>
    <w:rsid w:val="003A12AD"/>
    <w:rsid w:val="003B1C67"/>
    <w:rsid w:val="003B4AC8"/>
    <w:rsid w:val="003B7B36"/>
    <w:rsid w:val="003C1893"/>
    <w:rsid w:val="003C2F52"/>
    <w:rsid w:val="003C33E2"/>
    <w:rsid w:val="003C4396"/>
    <w:rsid w:val="003C594E"/>
    <w:rsid w:val="003C6A25"/>
    <w:rsid w:val="003C7F52"/>
    <w:rsid w:val="003D12D0"/>
    <w:rsid w:val="003D2F50"/>
    <w:rsid w:val="003D403C"/>
    <w:rsid w:val="003E4121"/>
    <w:rsid w:val="003F221D"/>
    <w:rsid w:val="003F2277"/>
    <w:rsid w:val="003F276A"/>
    <w:rsid w:val="003F2EDA"/>
    <w:rsid w:val="003F3DCC"/>
    <w:rsid w:val="003F72FE"/>
    <w:rsid w:val="0040305D"/>
    <w:rsid w:val="0040316A"/>
    <w:rsid w:val="0040334A"/>
    <w:rsid w:val="00407A11"/>
    <w:rsid w:val="00407BFA"/>
    <w:rsid w:val="00414D7B"/>
    <w:rsid w:val="0041541C"/>
    <w:rsid w:val="00416118"/>
    <w:rsid w:val="00421AEE"/>
    <w:rsid w:val="00422B9E"/>
    <w:rsid w:val="00423109"/>
    <w:rsid w:val="00430A12"/>
    <w:rsid w:val="00431AC2"/>
    <w:rsid w:val="00432217"/>
    <w:rsid w:val="00432F23"/>
    <w:rsid w:val="0043358C"/>
    <w:rsid w:val="00435976"/>
    <w:rsid w:val="00443BFD"/>
    <w:rsid w:val="004454B2"/>
    <w:rsid w:val="004455F4"/>
    <w:rsid w:val="004544C1"/>
    <w:rsid w:val="00454583"/>
    <w:rsid w:val="00456488"/>
    <w:rsid w:val="00460991"/>
    <w:rsid w:val="00461CE5"/>
    <w:rsid w:val="00461F1B"/>
    <w:rsid w:val="00462759"/>
    <w:rsid w:val="00462DCE"/>
    <w:rsid w:val="00463A16"/>
    <w:rsid w:val="00463A1F"/>
    <w:rsid w:val="00463A39"/>
    <w:rsid w:val="004646BC"/>
    <w:rsid w:val="00465D93"/>
    <w:rsid w:val="00466E11"/>
    <w:rsid w:val="00467F1B"/>
    <w:rsid w:val="0047030E"/>
    <w:rsid w:val="004749DC"/>
    <w:rsid w:val="004807A3"/>
    <w:rsid w:val="00496F39"/>
    <w:rsid w:val="004A203A"/>
    <w:rsid w:val="004A3795"/>
    <w:rsid w:val="004A3DCE"/>
    <w:rsid w:val="004A511C"/>
    <w:rsid w:val="004A6A27"/>
    <w:rsid w:val="004B0021"/>
    <w:rsid w:val="004B20C5"/>
    <w:rsid w:val="004B3867"/>
    <w:rsid w:val="004B3A67"/>
    <w:rsid w:val="004B3AD6"/>
    <w:rsid w:val="004B4EB0"/>
    <w:rsid w:val="004B5E5D"/>
    <w:rsid w:val="004B6669"/>
    <w:rsid w:val="004B7BA3"/>
    <w:rsid w:val="004C1CF1"/>
    <w:rsid w:val="004C7765"/>
    <w:rsid w:val="004D0F92"/>
    <w:rsid w:val="004D25F5"/>
    <w:rsid w:val="004D2D1E"/>
    <w:rsid w:val="004D3356"/>
    <w:rsid w:val="004D4AD8"/>
    <w:rsid w:val="004D6B06"/>
    <w:rsid w:val="004D7BD5"/>
    <w:rsid w:val="004E7FAF"/>
    <w:rsid w:val="004F12BE"/>
    <w:rsid w:val="004F12C5"/>
    <w:rsid w:val="004F1760"/>
    <w:rsid w:val="004F5051"/>
    <w:rsid w:val="004F58FF"/>
    <w:rsid w:val="004F712C"/>
    <w:rsid w:val="004F770C"/>
    <w:rsid w:val="00501193"/>
    <w:rsid w:val="00507163"/>
    <w:rsid w:val="00513078"/>
    <w:rsid w:val="005134DF"/>
    <w:rsid w:val="00513C44"/>
    <w:rsid w:val="00513F62"/>
    <w:rsid w:val="00515EFB"/>
    <w:rsid w:val="0051703E"/>
    <w:rsid w:val="00517A07"/>
    <w:rsid w:val="00520880"/>
    <w:rsid w:val="00523ADC"/>
    <w:rsid w:val="00523F13"/>
    <w:rsid w:val="0052410F"/>
    <w:rsid w:val="005241B9"/>
    <w:rsid w:val="00527563"/>
    <w:rsid w:val="00530D64"/>
    <w:rsid w:val="00531632"/>
    <w:rsid w:val="00532229"/>
    <w:rsid w:val="005336A0"/>
    <w:rsid w:val="0053405C"/>
    <w:rsid w:val="005378F5"/>
    <w:rsid w:val="0054052D"/>
    <w:rsid w:val="00540E81"/>
    <w:rsid w:val="00540FE8"/>
    <w:rsid w:val="00541148"/>
    <w:rsid w:val="00542842"/>
    <w:rsid w:val="00545BE2"/>
    <w:rsid w:val="00551C62"/>
    <w:rsid w:val="00553100"/>
    <w:rsid w:val="005541B0"/>
    <w:rsid w:val="00554722"/>
    <w:rsid w:val="00554E5E"/>
    <w:rsid w:val="005554FE"/>
    <w:rsid w:val="00555629"/>
    <w:rsid w:val="00556810"/>
    <w:rsid w:val="005568E7"/>
    <w:rsid w:val="00556C30"/>
    <w:rsid w:val="00557354"/>
    <w:rsid w:val="00562561"/>
    <w:rsid w:val="00563FDE"/>
    <w:rsid w:val="0056675C"/>
    <w:rsid w:val="00566995"/>
    <w:rsid w:val="00566AA1"/>
    <w:rsid w:val="00567483"/>
    <w:rsid w:val="005677FC"/>
    <w:rsid w:val="00567947"/>
    <w:rsid w:val="00574B01"/>
    <w:rsid w:val="005763F5"/>
    <w:rsid w:val="00576775"/>
    <w:rsid w:val="0058081A"/>
    <w:rsid w:val="00581BD2"/>
    <w:rsid w:val="0058372A"/>
    <w:rsid w:val="005845C9"/>
    <w:rsid w:val="005851CC"/>
    <w:rsid w:val="00585FD0"/>
    <w:rsid w:val="00587F48"/>
    <w:rsid w:val="00594EF5"/>
    <w:rsid w:val="00595E79"/>
    <w:rsid w:val="00597A89"/>
    <w:rsid w:val="005B22AB"/>
    <w:rsid w:val="005B6E27"/>
    <w:rsid w:val="005B7A73"/>
    <w:rsid w:val="005C0EEA"/>
    <w:rsid w:val="005C10EB"/>
    <w:rsid w:val="005C140C"/>
    <w:rsid w:val="005C2BFF"/>
    <w:rsid w:val="005D1AE5"/>
    <w:rsid w:val="005D5093"/>
    <w:rsid w:val="005D628A"/>
    <w:rsid w:val="005E3257"/>
    <w:rsid w:val="005E3EED"/>
    <w:rsid w:val="005F05C3"/>
    <w:rsid w:val="005F2654"/>
    <w:rsid w:val="005F4CB1"/>
    <w:rsid w:val="005F4D55"/>
    <w:rsid w:val="005F6CDD"/>
    <w:rsid w:val="005F7F94"/>
    <w:rsid w:val="00601C86"/>
    <w:rsid w:val="00610032"/>
    <w:rsid w:val="00612FCB"/>
    <w:rsid w:val="006142A0"/>
    <w:rsid w:val="00614E79"/>
    <w:rsid w:val="00620BB5"/>
    <w:rsid w:val="006218A5"/>
    <w:rsid w:val="0062401B"/>
    <w:rsid w:val="00624B2F"/>
    <w:rsid w:val="00632357"/>
    <w:rsid w:val="00632BEB"/>
    <w:rsid w:val="00633B09"/>
    <w:rsid w:val="0063680C"/>
    <w:rsid w:val="00637894"/>
    <w:rsid w:val="006424AA"/>
    <w:rsid w:val="00644E67"/>
    <w:rsid w:val="0064635D"/>
    <w:rsid w:val="0064764A"/>
    <w:rsid w:val="006511AD"/>
    <w:rsid w:val="00652636"/>
    <w:rsid w:val="0065453A"/>
    <w:rsid w:val="00656D2B"/>
    <w:rsid w:val="0066089F"/>
    <w:rsid w:val="00661084"/>
    <w:rsid w:val="006652F0"/>
    <w:rsid w:val="0066537A"/>
    <w:rsid w:val="0066545F"/>
    <w:rsid w:val="00665C9D"/>
    <w:rsid w:val="0066737A"/>
    <w:rsid w:val="00670BFD"/>
    <w:rsid w:val="00673883"/>
    <w:rsid w:val="00680166"/>
    <w:rsid w:val="00681069"/>
    <w:rsid w:val="006829AC"/>
    <w:rsid w:val="00682C8C"/>
    <w:rsid w:val="0068334E"/>
    <w:rsid w:val="00683B58"/>
    <w:rsid w:val="00684FEA"/>
    <w:rsid w:val="00685D7D"/>
    <w:rsid w:val="00685DCC"/>
    <w:rsid w:val="00686E88"/>
    <w:rsid w:val="006901B0"/>
    <w:rsid w:val="00691582"/>
    <w:rsid w:val="006920AF"/>
    <w:rsid w:val="00692A19"/>
    <w:rsid w:val="006953A7"/>
    <w:rsid w:val="00695CF2"/>
    <w:rsid w:val="00697827"/>
    <w:rsid w:val="00697CA2"/>
    <w:rsid w:val="006B109F"/>
    <w:rsid w:val="006B1B0D"/>
    <w:rsid w:val="006B6C72"/>
    <w:rsid w:val="006B6ED6"/>
    <w:rsid w:val="006C166C"/>
    <w:rsid w:val="006C262F"/>
    <w:rsid w:val="006D3A7F"/>
    <w:rsid w:val="006D42C4"/>
    <w:rsid w:val="006E1131"/>
    <w:rsid w:val="006E28A0"/>
    <w:rsid w:val="006E3810"/>
    <w:rsid w:val="006E47DB"/>
    <w:rsid w:val="006E512A"/>
    <w:rsid w:val="006E5606"/>
    <w:rsid w:val="006E6CDD"/>
    <w:rsid w:val="006F00B9"/>
    <w:rsid w:val="006F0121"/>
    <w:rsid w:val="006F07C9"/>
    <w:rsid w:val="006F10A7"/>
    <w:rsid w:val="006F2E3D"/>
    <w:rsid w:val="006F5F5A"/>
    <w:rsid w:val="006F7D7B"/>
    <w:rsid w:val="006F7EDF"/>
    <w:rsid w:val="00703DC8"/>
    <w:rsid w:val="00703FF2"/>
    <w:rsid w:val="007048EE"/>
    <w:rsid w:val="00705BD2"/>
    <w:rsid w:val="00710E5C"/>
    <w:rsid w:val="0071303A"/>
    <w:rsid w:val="00713B97"/>
    <w:rsid w:val="00714848"/>
    <w:rsid w:val="007159CD"/>
    <w:rsid w:val="007214D3"/>
    <w:rsid w:val="00721C6E"/>
    <w:rsid w:val="007231CE"/>
    <w:rsid w:val="00724C47"/>
    <w:rsid w:val="00727A8B"/>
    <w:rsid w:val="00730BE5"/>
    <w:rsid w:val="00730D20"/>
    <w:rsid w:val="007324D8"/>
    <w:rsid w:val="00733369"/>
    <w:rsid w:val="007348D5"/>
    <w:rsid w:val="00737C1D"/>
    <w:rsid w:val="0074150F"/>
    <w:rsid w:val="00742776"/>
    <w:rsid w:val="00742C8F"/>
    <w:rsid w:val="00744B23"/>
    <w:rsid w:val="00747D17"/>
    <w:rsid w:val="00751697"/>
    <w:rsid w:val="00751D83"/>
    <w:rsid w:val="00752557"/>
    <w:rsid w:val="007527FD"/>
    <w:rsid w:val="00754CE0"/>
    <w:rsid w:val="00757464"/>
    <w:rsid w:val="00760D58"/>
    <w:rsid w:val="00763E8B"/>
    <w:rsid w:val="00766A13"/>
    <w:rsid w:val="007729D3"/>
    <w:rsid w:val="00776F7D"/>
    <w:rsid w:val="0077792C"/>
    <w:rsid w:val="00777E46"/>
    <w:rsid w:val="00780210"/>
    <w:rsid w:val="007819FD"/>
    <w:rsid w:val="007826E5"/>
    <w:rsid w:val="00782999"/>
    <w:rsid w:val="00784665"/>
    <w:rsid w:val="00784B7D"/>
    <w:rsid w:val="00784B96"/>
    <w:rsid w:val="00793180"/>
    <w:rsid w:val="007949B8"/>
    <w:rsid w:val="007A171A"/>
    <w:rsid w:val="007A3B27"/>
    <w:rsid w:val="007A4D8F"/>
    <w:rsid w:val="007A682D"/>
    <w:rsid w:val="007A7190"/>
    <w:rsid w:val="007B0C63"/>
    <w:rsid w:val="007B124F"/>
    <w:rsid w:val="007B1684"/>
    <w:rsid w:val="007B244E"/>
    <w:rsid w:val="007B2B07"/>
    <w:rsid w:val="007B3A80"/>
    <w:rsid w:val="007B5022"/>
    <w:rsid w:val="007B7EBD"/>
    <w:rsid w:val="007C1A87"/>
    <w:rsid w:val="007C5004"/>
    <w:rsid w:val="007C5228"/>
    <w:rsid w:val="007C612E"/>
    <w:rsid w:val="007D2F30"/>
    <w:rsid w:val="007D373D"/>
    <w:rsid w:val="007D38B6"/>
    <w:rsid w:val="007D5FD9"/>
    <w:rsid w:val="007E2186"/>
    <w:rsid w:val="007E2518"/>
    <w:rsid w:val="007E5411"/>
    <w:rsid w:val="007F02C6"/>
    <w:rsid w:val="007F336C"/>
    <w:rsid w:val="007F4E89"/>
    <w:rsid w:val="007F51F9"/>
    <w:rsid w:val="007F617B"/>
    <w:rsid w:val="007F7856"/>
    <w:rsid w:val="007F7911"/>
    <w:rsid w:val="00802154"/>
    <w:rsid w:val="00804F5B"/>
    <w:rsid w:val="00804FF1"/>
    <w:rsid w:val="008121ED"/>
    <w:rsid w:val="00812DF8"/>
    <w:rsid w:val="00815AE1"/>
    <w:rsid w:val="00816EB6"/>
    <w:rsid w:val="00820F82"/>
    <w:rsid w:val="008235FC"/>
    <w:rsid w:val="00827107"/>
    <w:rsid w:val="008300FC"/>
    <w:rsid w:val="008308BB"/>
    <w:rsid w:val="00831F64"/>
    <w:rsid w:val="00833595"/>
    <w:rsid w:val="00835CB6"/>
    <w:rsid w:val="008404B4"/>
    <w:rsid w:val="0084774C"/>
    <w:rsid w:val="00850997"/>
    <w:rsid w:val="008511A3"/>
    <w:rsid w:val="00851A8C"/>
    <w:rsid w:val="00856837"/>
    <w:rsid w:val="008576CA"/>
    <w:rsid w:val="00860EAC"/>
    <w:rsid w:val="008612E2"/>
    <w:rsid w:val="00864EEA"/>
    <w:rsid w:val="00866566"/>
    <w:rsid w:val="00866AFB"/>
    <w:rsid w:val="00871441"/>
    <w:rsid w:val="00874381"/>
    <w:rsid w:val="00874403"/>
    <w:rsid w:val="0087589F"/>
    <w:rsid w:val="00875B4D"/>
    <w:rsid w:val="00882049"/>
    <w:rsid w:val="00884A16"/>
    <w:rsid w:val="00885477"/>
    <w:rsid w:val="00885DC7"/>
    <w:rsid w:val="00887B84"/>
    <w:rsid w:val="00887EA8"/>
    <w:rsid w:val="008913B1"/>
    <w:rsid w:val="008928E9"/>
    <w:rsid w:val="008942EE"/>
    <w:rsid w:val="008962B8"/>
    <w:rsid w:val="008964D8"/>
    <w:rsid w:val="008A0C2C"/>
    <w:rsid w:val="008A2E4D"/>
    <w:rsid w:val="008B1D37"/>
    <w:rsid w:val="008B2CE6"/>
    <w:rsid w:val="008B40B8"/>
    <w:rsid w:val="008B5008"/>
    <w:rsid w:val="008B6D2B"/>
    <w:rsid w:val="008B7C55"/>
    <w:rsid w:val="008C0CF0"/>
    <w:rsid w:val="008C1549"/>
    <w:rsid w:val="008C1BB5"/>
    <w:rsid w:val="008C31C6"/>
    <w:rsid w:val="008C3C90"/>
    <w:rsid w:val="008C444F"/>
    <w:rsid w:val="008C45FB"/>
    <w:rsid w:val="008C4AFC"/>
    <w:rsid w:val="008D163C"/>
    <w:rsid w:val="008D448B"/>
    <w:rsid w:val="008D6C30"/>
    <w:rsid w:val="008D74C6"/>
    <w:rsid w:val="008E0285"/>
    <w:rsid w:val="008E0E02"/>
    <w:rsid w:val="008E3AC8"/>
    <w:rsid w:val="008F0E0A"/>
    <w:rsid w:val="008F1E20"/>
    <w:rsid w:val="008F5522"/>
    <w:rsid w:val="008F7452"/>
    <w:rsid w:val="008F7CEE"/>
    <w:rsid w:val="009019ED"/>
    <w:rsid w:val="00903C5E"/>
    <w:rsid w:val="00904098"/>
    <w:rsid w:val="00905131"/>
    <w:rsid w:val="009052F2"/>
    <w:rsid w:val="00905689"/>
    <w:rsid w:val="009073E7"/>
    <w:rsid w:val="00912AA4"/>
    <w:rsid w:val="009137FD"/>
    <w:rsid w:val="00915A6B"/>
    <w:rsid w:val="00916F34"/>
    <w:rsid w:val="0092410F"/>
    <w:rsid w:val="00925BDC"/>
    <w:rsid w:val="009260F6"/>
    <w:rsid w:val="009266A9"/>
    <w:rsid w:val="00926AF8"/>
    <w:rsid w:val="009302D3"/>
    <w:rsid w:val="0093137D"/>
    <w:rsid w:val="00931987"/>
    <w:rsid w:val="009333FA"/>
    <w:rsid w:val="00943931"/>
    <w:rsid w:val="00944BD4"/>
    <w:rsid w:val="00946FC4"/>
    <w:rsid w:val="00952F52"/>
    <w:rsid w:val="00962155"/>
    <w:rsid w:val="00962826"/>
    <w:rsid w:val="00963C41"/>
    <w:rsid w:val="00963DD4"/>
    <w:rsid w:val="00964EBE"/>
    <w:rsid w:val="00967D6B"/>
    <w:rsid w:val="00967E58"/>
    <w:rsid w:val="009713FC"/>
    <w:rsid w:val="00971D16"/>
    <w:rsid w:val="00973E03"/>
    <w:rsid w:val="00981D59"/>
    <w:rsid w:val="00983285"/>
    <w:rsid w:val="00984C4F"/>
    <w:rsid w:val="00984F3F"/>
    <w:rsid w:val="00984F9A"/>
    <w:rsid w:val="009854F6"/>
    <w:rsid w:val="00987CA0"/>
    <w:rsid w:val="009930BA"/>
    <w:rsid w:val="009A10E3"/>
    <w:rsid w:val="009A1487"/>
    <w:rsid w:val="009A543B"/>
    <w:rsid w:val="009A5F5E"/>
    <w:rsid w:val="009A6797"/>
    <w:rsid w:val="009B223B"/>
    <w:rsid w:val="009B31D1"/>
    <w:rsid w:val="009B437E"/>
    <w:rsid w:val="009B499A"/>
    <w:rsid w:val="009B4F71"/>
    <w:rsid w:val="009B6276"/>
    <w:rsid w:val="009B72E6"/>
    <w:rsid w:val="009C1CB2"/>
    <w:rsid w:val="009C2580"/>
    <w:rsid w:val="009C5684"/>
    <w:rsid w:val="009C641F"/>
    <w:rsid w:val="009C66A0"/>
    <w:rsid w:val="009D1A3F"/>
    <w:rsid w:val="009D29E2"/>
    <w:rsid w:val="009D4169"/>
    <w:rsid w:val="009D5CEC"/>
    <w:rsid w:val="009E0DA5"/>
    <w:rsid w:val="009E1548"/>
    <w:rsid w:val="009E78C6"/>
    <w:rsid w:val="009F0218"/>
    <w:rsid w:val="009F0C2D"/>
    <w:rsid w:val="009F3A47"/>
    <w:rsid w:val="009F5492"/>
    <w:rsid w:val="009F5FAF"/>
    <w:rsid w:val="00A01545"/>
    <w:rsid w:val="00A03743"/>
    <w:rsid w:val="00A03C1A"/>
    <w:rsid w:val="00A05444"/>
    <w:rsid w:val="00A07A99"/>
    <w:rsid w:val="00A11A2D"/>
    <w:rsid w:val="00A2002F"/>
    <w:rsid w:val="00A21CF9"/>
    <w:rsid w:val="00A22501"/>
    <w:rsid w:val="00A22CA6"/>
    <w:rsid w:val="00A23F2B"/>
    <w:rsid w:val="00A24CD9"/>
    <w:rsid w:val="00A264B1"/>
    <w:rsid w:val="00A26F7F"/>
    <w:rsid w:val="00A2704B"/>
    <w:rsid w:val="00A3009D"/>
    <w:rsid w:val="00A35B53"/>
    <w:rsid w:val="00A36928"/>
    <w:rsid w:val="00A3778C"/>
    <w:rsid w:val="00A4211C"/>
    <w:rsid w:val="00A447B8"/>
    <w:rsid w:val="00A44CA2"/>
    <w:rsid w:val="00A52041"/>
    <w:rsid w:val="00A53AE5"/>
    <w:rsid w:val="00A5598E"/>
    <w:rsid w:val="00A56110"/>
    <w:rsid w:val="00A57525"/>
    <w:rsid w:val="00A57729"/>
    <w:rsid w:val="00A57911"/>
    <w:rsid w:val="00A57A87"/>
    <w:rsid w:val="00A6271E"/>
    <w:rsid w:val="00A67AD8"/>
    <w:rsid w:val="00A73FA9"/>
    <w:rsid w:val="00A75535"/>
    <w:rsid w:val="00A763B6"/>
    <w:rsid w:val="00A77DB1"/>
    <w:rsid w:val="00A81A70"/>
    <w:rsid w:val="00A847FE"/>
    <w:rsid w:val="00A85127"/>
    <w:rsid w:val="00A86A78"/>
    <w:rsid w:val="00A91E41"/>
    <w:rsid w:val="00A92EB8"/>
    <w:rsid w:val="00A94D44"/>
    <w:rsid w:val="00A95196"/>
    <w:rsid w:val="00A95511"/>
    <w:rsid w:val="00A96AB2"/>
    <w:rsid w:val="00A975AB"/>
    <w:rsid w:val="00AA214B"/>
    <w:rsid w:val="00AA3EA7"/>
    <w:rsid w:val="00AA4C1A"/>
    <w:rsid w:val="00AB08EE"/>
    <w:rsid w:val="00AB4C17"/>
    <w:rsid w:val="00AB5636"/>
    <w:rsid w:val="00AB6B13"/>
    <w:rsid w:val="00AC062D"/>
    <w:rsid w:val="00AC2A36"/>
    <w:rsid w:val="00AC2D82"/>
    <w:rsid w:val="00AC55C6"/>
    <w:rsid w:val="00AC7C79"/>
    <w:rsid w:val="00AD2C3A"/>
    <w:rsid w:val="00AD330D"/>
    <w:rsid w:val="00AE1315"/>
    <w:rsid w:val="00AE1A21"/>
    <w:rsid w:val="00AE427B"/>
    <w:rsid w:val="00AE45B3"/>
    <w:rsid w:val="00AE68FB"/>
    <w:rsid w:val="00AF019F"/>
    <w:rsid w:val="00AF06D9"/>
    <w:rsid w:val="00AF0FF7"/>
    <w:rsid w:val="00AF1808"/>
    <w:rsid w:val="00AF3B9A"/>
    <w:rsid w:val="00AF5751"/>
    <w:rsid w:val="00AF6910"/>
    <w:rsid w:val="00B015DA"/>
    <w:rsid w:val="00B0182D"/>
    <w:rsid w:val="00B0515E"/>
    <w:rsid w:val="00B07C7C"/>
    <w:rsid w:val="00B11469"/>
    <w:rsid w:val="00B135C0"/>
    <w:rsid w:val="00B141DE"/>
    <w:rsid w:val="00B158DD"/>
    <w:rsid w:val="00B17087"/>
    <w:rsid w:val="00B17389"/>
    <w:rsid w:val="00B21605"/>
    <w:rsid w:val="00B26E7E"/>
    <w:rsid w:val="00B27F43"/>
    <w:rsid w:val="00B301D4"/>
    <w:rsid w:val="00B31E59"/>
    <w:rsid w:val="00B3309A"/>
    <w:rsid w:val="00B35B5F"/>
    <w:rsid w:val="00B3767F"/>
    <w:rsid w:val="00B37C2A"/>
    <w:rsid w:val="00B407B9"/>
    <w:rsid w:val="00B435DD"/>
    <w:rsid w:val="00B452E2"/>
    <w:rsid w:val="00B473E1"/>
    <w:rsid w:val="00B50DC4"/>
    <w:rsid w:val="00B5192E"/>
    <w:rsid w:val="00B53F7A"/>
    <w:rsid w:val="00B54DB5"/>
    <w:rsid w:val="00B60234"/>
    <w:rsid w:val="00B61B98"/>
    <w:rsid w:val="00B66271"/>
    <w:rsid w:val="00B71557"/>
    <w:rsid w:val="00B75E9F"/>
    <w:rsid w:val="00B81D2E"/>
    <w:rsid w:val="00B82EE5"/>
    <w:rsid w:val="00B84850"/>
    <w:rsid w:val="00B85DEA"/>
    <w:rsid w:val="00B8645C"/>
    <w:rsid w:val="00B86F66"/>
    <w:rsid w:val="00B87FF0"/>
    <w:rsid w:val="00B94346"/>
    <w:rsid w:val="00B949C3"/>
    <w:rsid w:val="00B95493"/>
    <w:rsid w:val="00B966BC"/>
    <w:rsid w:val="00BA09E1"/>
    <w:rsid w:val="00BA1066"/>
    <w:rsid w:val="00BA19E0"/>
    <w:rsid w:val="00BA4E56"/>
    <w:rsid w:val="00BA5075"/>
    <w:rsid w:val="00BA5AA8"/>
    <w:rsid w:val="00BA6909"/>
    <w:rsid w:val="00BA7D72"/>
    <w:rsid w:val="00BB7057"/>
    <w:rsid w:val="00BC18BA"/>
    <w:rsid w:val="00BC2C58"/>
    <w:rsid w:val="00BC380B"/>
    <w:rsid w:val="00BC3A31"/>
    <w:rsid w:val="00BC42E1"/>
    <w:rsid w:val="00BC5B1A"/>
    <w:rsid w:val="00BC5E09"/>
    <w:rsid w:val="00BD4527"/>
    <w:rsid w:val="00BD5D67"/>
    <w:rsid w:val="00BE1E8F"/>
    <w:rsid w:val="00BE48BB"/>
    <w:rsid w:val="00BE71E7"/>
    <w:rsid w:val="00BE7EB4"/>
    <w:rsid w:val="00BF09F5"/>
    <w:rsid w:val="00BF1488"/>
    <w:rsid w:val="00BF1F19"/>
    <w:rsid w:val="00BF29C1"/>
    <w:rsid w:val="00BF2C2A"/>
    <w:rsid w:val="00BF40F2"/>
    <w:rsid w:val="00BF5256"/>
    <w:rsid w:val="00C066F9"/>
    <w:rsid w:val="00C10AB1"/>
    <w:rsid w:val="00C10C22"/>
    <w:rsid w:val="00C118C0"/>
    <w:rsid w:val="00C12EB0"/>
    <w:rsid w:val="00C130EF"/>
    <w:rsid w:val="00C15CB5"/>
    <w:rsid w:val="00C160B6"/>
    <w:rsid w:val="00C201F3"/>
    <w:rsid w:val="00C26FA7"/>
    <w:rsid w:val="00C33C5C"/>
    <w:rsid w:val="00C34104"/>
    <w:rsid w:val="00C400BA"/>
    <w:rsid w:val="00C425D5"/>
    <w:rsid w:val="00C429F6"/>
    <w:rsid w:val="00C46A81"/>
    <w:rsid w:val="00C507C1"/>
    <w:rsid w:val="00C51021"/>
    <w:rsid w:val="00C552F2"/>
    <w:rsid w:val="00C55C34"/>
    <w:rsid w:val="00C56E54"/>
    <w:rsid w:val="00C65447"/>
    <w:rsid w:val="00C7377F"/>
    <w:rsid w:val="00C80E82"/>
    <w:rsid w:val="00C81F82"/>
    <w:rsid w:val="00C8200E"/>
    <w:rsid w:val="00C8377D"/>
    <w:rsid w:val="00C841F5"/>
    <w:rsid w:val="00C87A52"/>
    <w:rsid w:val="00C9067A"/>
    <w:rsid w:val="00C90DC2"/>
    <w:rsid w:val="00C91CE9"/>
    <w:rsid w:val="00C93738"/>
    <w:rsid w:val="00C96D04"/>
    <w:rsid w:val="00CA13E8"/>
    <w:rsid w:val="00CA3363"/>
    <w:rsid w:val="00CA4DA4"/>
    <w:rsid w:val="00CA6946"/>
    <w:rsid w:val="00CB0270"/>
    <w:rsid w:val="00CB1BEA"/>
    <w:rsid w:val="00CB1FEB"/>
    <w:rsid w:val="00CB28D4"/>
    <w:rsid w:val="00CB5A69"/>
    <w:rsid w:val="00CB5CAB"/>
    <w:rsid w:val="00CB63E7"/>
    <w:rsid w:val="00CC2E68"/>
    <w:rsid w:val="00CC3B8E"/>
    <w:rsid w:val="00CC574B"/>
    <w:rsid w:val="00CC58AB"/>
    <w:rsid w:val="00CC5C73"/>
    <w:rsid w:val="00CC731C"/>
    <w:rsid w:val="00CD041A"/>
    <w:rsid w:val="00CD5841"/>
    <w:rsid w:val="00CD6EFD"/>
    <w:rsid w:val="00CE0AC8"/>
    <w:rsid w:val="00CE0CFD"/>
    <w:rsid w:val="00CE0FAB"/>
    <w:rsid w:val="00CE1629"/>
    <w:rsid w:val="00CE2F4F"/>
    <w:rsid w:val="00CE4B20"/>
    <w:rsid w:val="00CE7DAB"/>
    <w:rsid w:val="00CF0B2D"/>
    <w:rsid w:val="00CF0E40"/>
    <w:rsid w:val="00CF56D1"/>
    <w:rsid w:val="00CF5C2F"/>
    <w:rsid w:val="00CF74FE"/>
    <w:rsid w:val="00D0001E"/>
    <w:rsid w:val="00D00443"/>
    <w:rsid w:val="00D017BF"/>
    <w:rsid w:val="00D01861"/>
    <w:rsid w:val="00D01B0D"/>
    <w:rsid w:val="00D03BF4"/>
    <w:rsid w:val="00D04CEF"/>
    <w:rsid w:val="00D053E0"/>
    <w:rsid w:val="00D05DBA"/>
    <w:rsid w:val="00D07A45"/>
    <w:rsid w:val="00D1110F"/>
    <w:rsid w:val="00D13282"/>
    <w:rsid w:val="00D15412"/>
    <w:rsid w:val="00D22C7A"/>
    <w:rsid w:val="00D247E9"/>
    <w:rsid w:val="00D25775"/>
    <w:rsid w:val="00D26AB6"/>
    <w:rsid w:val="00D27069"/>
    <w:rsid w:val="00D32F49"/>
    <w:rsid w:val="00D35769"/>
    <w:rsid w:val="00D364D2"/>
    <w:rsid w:val="00D4194B"/>
    <w:rsid w:val="00D42B7B"/>
    <w:rsid w:val="00D44EA9"/>
    <w:rsid w:val="00D47AA8"/>
    <w:rsid w:val="00D47FC0"/>
    <w:rsid w:val="00D5152A"/>
    <w:rsid w:val="00D53F48"/>
    <w:rsid w:val="00D54511"/>
    <w:rsid w:val="00D61B82"/>
    <w:rsid w:val="00D625E8"/>
    <w:rsid w:val="00D62737"/>
    <w:rsid w:val="00D634AD"/>
    <w:rsid w:val="00D64E6D"/>
    <w:rsid w:val="00D66491"/>
    <w:rsid w:val="00D66CF3"/>
    <w:rsid w:val="00D71C80"/>
    <w:rsid w:val="00D72475"/>
    <w:rsid w:val="00D81F4F"/>
    <w:rsid w:val="00D822E4"/>
    <w:rsid w:val="00D82A75"/>
    <w:rsid w:val="00D82EC7"/>
    <w:rsid w:val="00D837C9"/>
    <w:rsid w:val="00D92D38"/>
    <w:rsid w:val="00D962C1"/>
    <w:rsid w:val="00D967FF"/>
    <w:rsid w:val="00D978FB"/>
    <w:rsid w:val="00DA473E"/>
    <w:rsid w:val="00DA54B4"/>
    <w:rsid w:val="00DA6512"/>
    <w:rsid w:val="00DA7AE1"/>
    <w:rsid w:val="00DB2ED0"/>
    <w:rsid w:val="00DB3F32"/>
    <w:rsid w:val="00DC17FF"/>
    <w:rsid w:val="00DC2197"/>
    <w:rsid w:val="00DC7C96"/>
    <w:rsid w:val="00DD4BA9"/>
    <w:rsid w:val="00DD4EA2"/>
    <w:rsid w:val="00DE1C2F"/>
    <w:rsid w:val="00DE3AB1"/>
    <w:rsid w:val="00DE4E73"/>
    <w:rsid w:val="00DE695C"/>
    <w:rsid w:val="00DF0DBA"/>
    <w:rsid w:val="00DF2D59"/>
    <w:rsid w:val="00DF3329"/>
    <w:rsid w:val="00DF402C"/>
    <w:rsid w:val="00DF4D2D"/>
    <w:rsid w:val="00DF5465"/>
    <w:rsid w:val="00DF6266"/>
    <w:rsid w:val="00DF70FE"/>
    <w:rsid w:val="00DF7665"/>
    <w:rsid w:val="00E006AC"/>
    <w:rsid w:val="00E0183B"/>
    <w:rsid w:val="00E10FA8"/>
    <w:rsid w:val="00E127FB"/>
    <w:rsid w:val="00E12C02"/>
    <w:rsid w:val="00E13863"/>
    <w:rsid w:val="00E1523E"/>
    <w:rsid w:val="00E1696D"/>
    <w:rsid w:val="00E22E4C"/>
    <w:rsid w:val="00E24B03"/>
    <w:rsid w:val="00E25986"/>
    <w:rsid w:val="00E27B46"/>
    <w:rsid w:val="00E32D5F"/>
    <w:rsid w:val="00E33558"/>
    <w:rsid w:val="00E34AD0"/>
    <w:rsid w:val="00E367CD"/>
    <w:rsid w:val="00E42C83"/>
    <w:rsid w:val="00E46DA5"/>
    <w:rsid w:val="00E46FF6"/>
    <w:rsid w:val="00E474E6"/>
    <w:rsid w:val="00E51E29"/>
    <w:rsid w:val="00E52D94"/>
    <w:rsid w:val="00E60046"/>
    <w:rsid w:val="00E638E2"/>
    <w:rsid w:val="00E64ECE"/>
    <w:rsid w:val="00E654A4"/>
    <w:rsid w:val="00E6752D"/>
    <w:rsid w:val="00E71F8D"/>
    <w:rsid w:val="00E72BDF"/>
    <w:rsid w:val="00E73012"/>
    <w:rsid w:val="00E74274"/>
    <w:rsid w:val="00E75921"/>
    <w:rsid w:val="00E77344"/>
    <w:rsid w:val="00E77F48"/>
    <w:rsid w:val="00E80DD0"/>
    <w:rsid w:val="00E81F9F"/>
    <w:rsid w:val="00E8333C"/>
    <w:rsid w:val="00E84DB1"/>
    <w:rsid w:val="00E874ED"/>
    <w:rsid w:val="00E90EB1"/>
    <w:rsid w:val="00E948A7"/>
    <w:rsid w:val="00E9704F"/>
    <w:rsid w:val="00EA1048"/>
    <w:rsid w:val="00EA1B82"/>
    <w:rsid w:val="00EA1C7A"/>
    <w:rsid w:val="00EA51EC"/>
    <w:rsid w:val="00EA79A0"/>
    <w:rsid w:val="00EA7DB8"/>
    <w:rsid w:val="00EB02AF"/>
    <w:rsid w:val="00EB0B95"/>
    <w:rsid w:val="00EB0FE1"/>
    <w:rsid w:val="00EB1427"/>
    <w:rsid w:val="00EB201E"/>
    <w:rsid w:val="00EB34D0"/>
    <w:rsid w:val="00EB35C4"/>
    <w:rsid w:val="00EB492A"/>
    <w:rsid w:val="00EC0081"/>
    <w:rsid w:val="00EC1C92"/>
    <w:rsid w:val="00EC5BB2"/>
    <w:rsid w:val="00EC6673"/>
    <w:rsid w:val="00ED6E50"/>
    <w:rsid w:val="00EE042A"/>
    <w:rsid w:val="00EE0A5A"/>
    <w:rsid w:val="00EE50CD"/>
    <w:rsid w:val="00EE773C"/>
    <w:rsid w:val="00EE7CDD"/>
    <w:rsid w:val="00EF0AFE"/>
    <w:rsid w:val="00EF3474"/>
    <w:rsid w:val="00EF43C4"/>
    <w:rsid w:val="00EF534C"/>
    <w:rsid w:val="00EF56E7"/>
    <w:rsid w:val="00F047F5"/>
    <w:rsid w:val="00F07F11"/>
    <w:rsid w:val="00F12B00"/>
    <w:rsid w:val="00F1443C"/>
    <w:rsid w:val="00F14B8F"/>
    <w:rsid w:val="00F14C80"/>
    <w:rsid w:val="00F154EB"/>
    <w:rsid w:val="00F1553A"/>
    <w:rsid w:val="00F16148"/>
    <w:rsid w:val="00F16162"/>
    <w:rsid w:val="00F16A65"/>
    <w:rsid w:val="00F20C0D"/>
    <w:rsid w:val="00F20DB7"/>
    <w:rsid w:val="00F23338"/>
    <w:rsid w:val="00F24051"/>
    <w:rsid w:val="00F30D0B"/>
    <w:rsid w:val="00F30DCC"/>
    <w:rsid w:val="00F322B4"/>
    <w:rsid w:val="00F329BF"/>
    <w:rsid w:val="00F32B81"/>
    <w:rsid w:val="00F32C2E"/>
    <w:rsid w:val="00F354AC"/>
    <w:rsid w:val="00F36D02"/>
    <w:rsid w:val="00F41356"/>
    <w:rsid w:val="00F43CA7"/>
    <w:rsid w:val="00F46DDD"/>
    <w:rsid w:val="00F510AF"/>
    <w:rsid w:val="00F53186"/>
    <w:rsid w:val="00F5372E"/>
    <w:rsid w:val="00F575FC"/>
    <w:rsid w:val="00F60B1A"/>
    <w:rsid w:val="00F61CC8"/>
    <w:rsid w:val="00F65DA4"/>
    <w:rsid w:val="00F66BA2"/>
    <w:rsid w:val="00F66E16"/>
    <w:rsid w:val="00F706CD"/>
    <w:rsid w:val="00F70EDE"/>
    <w:rsid w:val="00F73836"/>
    <w:rsid w:val="00F81F33"/>
    <w:rsid w:val="00F82285"/>
    <w:rsid w:val="00F84FDB"/>
    <w:rsid w:val="00F9071A"/>
    <w:rsid w:val="00F91646"/>
    <w:rsid w:val="00F93FF3"/>
    <w:rsid w:val="00F96D5E"/>
    <w:rsid w:val="00F97911"/>
    <w:rsid w:val="00F97A27"/>
    <w:rsid w:val="00FA02CE"/>
    <w:rsid w:val="00FA0D1D"/>
    <w:rsid w:val="00FA5A58"/>
    <w:rsid w:val="00FA75B1"/>
    <w:rsid w:val="00FB12C9"/>
    <w:rsid w:val="00FB799C"/>
    <w:rsid w:val="00FB7EAB"/>
    <w:rsid w:val="00FC3048"/>
    <w:rsid w:val="00FC79B7"/>
    <w:rsid w:val="00FD16D0"/>
    <w:rsid w:val="00FD3835"/>
    <w:rsid w:val="00FD6A4C"/>
    <w:rsid w:val="00FD7FC6"/>
    <w:rsid w:val="00FE0696"/>
    <w:rsid w:val="00FE0EB3"/>
    <w:rsid w:val="00FF263C"/>
    <w:rsid w:val="00FF264C"/>
    <w:rsid w:val="00FF2998"/>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udentnet.cs.manchester.ac.uk/pgt/2013/COMP60990/project/projectbookdetails.php?projectid=20889" TargetMode="External"/><Relationship Id="rId12" Type="http://schemas.openxmlformats.org/officeDocument/2006/relationships/hyperlink" Target="http://en.wikipedia.org/wiki/Application_programming_interface" TargetMode="External"/><Relationship Id="rId13" Type="http://schemas.openxmlformats.org/officeDocument/2006/relationships/hyperlink" Target="http://www.w3.org/2001/sw/wiki/OWL" TargetMode="External"/><Relationship Id="rId14" Type="http://schemas.openxmlformats.org/officeDocument/2006/relationships/hyperlink" Target="http://en.wikipedia.org/wiki/Faceted_search" TargetMode="External"/><Relationship Id="rId15" Type="http://schemas.openxmlformats.org/officeDocument/2006/relationships/hyperlink" Target="http://en.wikipedia.org/wiki/Faceted_classification"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439F88-1072-3146-BD15-2DE269D59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8</Pages>
  <Words>13963</Words>
  <Characters>79590</Characters>
  <Application>Microsoft Macintosh Word</Application>
  <DocSecurity>0</DocSecurity>
  <Lines>663</Lines>
  <Paragraphs>186</Paragraphs>
  <ScaleCrop>false</ScaleCrop>
  <Company/>
  <LinksUpToDate>false</LinksUpToDate>
  <CharactersWithSpaces>93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93</cp:revision>
  <cp:lastPrinted>2014-05-10T18:45:00Z</cp:lastPrinted>
  <dcterms:created xsi:type="dcterms:W3CDTF">2014-05-10T18:45:00Z</dcterms:created>
  <dcterms:modified xsi:type="dcterms:W3CDTF">2014-05-10T21:39:00Z</dcterms:modified>
</cp:coreProperties>
</file>